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15ADADE7" w14:textId="77777777" w:rsidR="00AD53BE"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sidR="00AD53BE">
        <w:rPr>
          <w:rFonts w:ascii="Calibri" w:hAnsi="Calibri"/>
          <w:b/>
          <w:smallCaps/>
          <w:color w:val="000000" w:themeColor="text1"/>
          <w:sz w:val="32"/>
          <w:szCs w:val="32"/>
        </w:rPr>
        <w:t>:</w:t>
      </w:r>
    </w:p>
    <w:p w14:paraId="7BD85F23" w14:textId="42F5388E" w:rsidR="00181137" w:rsidRPr="00C24A29" w:rsidRDefault="00C24A29" w:rsidP="00AD53BE">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0F9B660C" w14:textId="77777777" w:rsidR="004467EB"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sidR="004467EB">
        <w:rPr>
          <w:rFonts w:ascii="Calibri" w:hAnsi="Calibri"/>
          <w:smallCaps/>
          <w:color w:val="000000" w:themeColor="text1"/>
          <w:sz w:val="32"/>
          <w:szCs w:val="32"/>
          <w:lang w:val="en-US"/>
        </w:rPr>
        <w:t>:</w:t>
      </w:r>
    </w:p>
    <w:p w14:paraId="537A2A8B" w14:textId="57A68A3D"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7FBE1A93" w:rsidR="00705F26" w:rsidRDefault="00CB0C0B" w:rsidP="008200EA">
      <w:pPr>
        <w:pStyle w:val="p1"/>
        <w:spacing w:line="360" w:lineRule="auto"/>
        <w:contextualSpacing/>
        <w:jc w:val="center"/>
        <w:rPr>
          <w:rFonts w:ascii="Calibri" w:hAnsi="Calibri"/>
          <w:color w:val="000000" w:themeColor="text1"/>
          <w:sz w:val="28"/>
          <w:szCs w:val="28"/>
        </w:rPr>
      </w:pPr>
      <w:r>
        <w:rPr>
          <w:rFonts w:ascii="Calibri" w:hAnsi="Calibri"/>
          <w:noProof/>
          <w:color w:val="000000" w:themeColor="text1"/>
          <w:sz w:val="28"/>
          <w:szCs w:val="28"/>
          <w:lang w:val="en-US"/>
        </w:rPr>
        <w:drawing>
          <wp:inline distT="0" distB="0" distL="0" distR="0" wp14:anchorId="7C1C0459" wp14:editId="293F10C8">
            <wp:extent cx="4186017" cy="4384851"/>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foo.jpg"/>
                    <pic:cNvPicPr/>
                  </pic:nvPicPr>
                  <pic:blipFill>
                    <a:blip r:embed="rId8">
                      <a:extLst>
                        <a:ext uri="{28A0092B-C50C-407E-A947-70E740481C1C}">
                          <a14:useLocalDpi xmlns:a14="http://schemas.microsoft.com/office/drawing/2010/main" val="0"/>
                        </a:ext>
                      </a:extLst>
                    </a:blip>
                    <a:stretch>
                      <a:fillRect/>
                    </a:stretch>
                  </pic:blipFill>
                  <pic:spPr>
                    <a:xfrm>
                      <a:off x="0" y="0"/>
                      <a:ext cx="4212726" cy="4412829"/>
                    </a:xfrm>
                    <a:prstGeom prst="rect">
                      <a:avLst/>
                    </a:prstGeom>
                  </pic:spPr>
                </pic:pic>
              </a:graphicData>
            </a:graphic>
          </wp:inline>
        </w:drawing>
      </w: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7AB897A" w14:textId="77777777" w:rsidR="001668A6"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w:t>
      </w:r>
      <w:r>
        <w:rPr>
          <w:rFonts w:ascii="Calibri" w:hAnsi="Calibri"/>
          <w:b/>
          <w:smallCaps/>
          <w:color w:val="000000" w:themeColor="text1"/>
          <w:sz w:val="32"/>
          <w:szCs w:val="32"/>
        </w:rPr>
        <w:t>:</w:t>
      </w:r>
    </w:p>
    <w:p w14:paraId="2AC5BE06" w14:textId="77777777" w:rsidR="001668A6" w:rsidRPr="00C24A29" w:rsidRDefault="001668A6" w:rsidP="001668A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 xml:space="preserve">comparação entre dinâmicas evolutiva, ecológica e </w:t>
      </w:r>
      <w:proofErr w:type="spellStart"/>
      <w:r w:rsidRPr="00C24A29">
        <w:rPr>
          <w:rFonts w:ascii="Calibri" w:hAnsi="Calibri"/>
          <w:b/>
          <w:smallCaps/>
          <w:color w:val="000000" w:themeColor="text1"/>
          <w:sz w:val="32"/>
          <w:szCs w:val="32"/>
        </w:rPr>
        <w:t>eco-evolutiva</w:t>
      </w:r>
      <w:proofErr w:type="spellEnd"/>
    </w:p>
    <w:p w14:paraId="7F17C890" w14:textId="77777777" w:rsidR="001668A6" w:rsidRPr="005E23A5" w:rsidRDefault="001668A6" w:rsidP="001668A6">
      <w:pPr>
        <w:pStyle w:val="p1"/>
        <w:spacing w:line="360" w:lineRule="auto"/>
        <w:contextualSpacing/>
        <w:rPr>
          <w:rFonts w:ascii="Calibri" w:hAnsi="Calibri"/>
          <w:color w:val="000000" w:themeColor="text1"/>
          <w:sz w:val="36"/>
          <w:szCs w:val="36"/>
        </w:rPr>
      </w:pPr>
    </w:p>
    <w:p w14:paraId="4E763B17" w14:textId="77777777" w:rsidR="001668A6"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w:t>
      </w:r>
      <w:r w:rsidRPr="004467EB">
        <w:rPr>
          <w:rFonts w:ascii="Calibri" w:hAnsi="Calibri"/>
          <w:smallCaps/>
          <w:color w:val="000000" w:themeColor="text1"/>
          <w:sz w:val="32"/>
          <w:szCs w:val="32"/>
          <w:lang w:val="en-US"/>
        </w:rPr>
        <w:t>on life strategies</w:t>
      </w:r>
      <w:r>
        <w:rPr>
          <w:rFonts w:ascii="Calibri" w:hAnsi="Calibri"/>
          <w:smallCaps/>
          <w:color w:val="000000" w:themeColor="text1"/>
          <w:sz w:val="32"/>
          <w:szCs w:val="32"/>
          <w:lang w:val="en-US"/>
        </w:rPr>
        <w:t>:</w:t>
      </w:r>
    </w:p>
    <w:p w14:paraId="28C5C815" w14:textId="77777777" w:rsidR="001668A6" w:rsidRPr="00DD5DDF" w:rsidRDefault="001668A6" w:rsidP="001668A6">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proofErr w:type="spellStart"/>
      <w:r w:rsidRPr="00354016">
        <w:rPr>
          <w:rFonts w:ascii="Calibri" w:hAnsi="Calibri"/>
          <w:color w:val="000000" w:themeColor="text1"/>
          <w:sz w:val="24"/>
          <w:szCs w:val="24"/>
        </w:rPr>
        <w:t>Monclar</w:t>
      </w:r>
      <w:proofErr w:type="spellEnd"/>
      <w:r w:rsidRPr="00354016">
        <w:rPr>
          <w:rFonts w:ascii="Calibri" w:hAnsi="Calibri"/>
          <w:color w:val="000000" w:themeColor="text1"/>
          <w:sz w:val="24"/>
          <w:szCs w:val="24"/>
        </w:rPr>
        <w:t xml:space="preserve"> Gonçalves</w:t>
      </w:r>
    </w:p>
    <w:p w14:paraId="4E6DAC59" w14:textId="6969EBBE"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 xml:space="preserve">Efeito do distúrbio nas estratégias de vida: comparação entre dinâmicas evolutiva, ecológica e </w:t>
      </w:r>
      <w:proofErr w:type="spellStart"/>
      <w:r w:rsidRPr="00354016">
        <w:rPr>
          <w:rFonts w:ascii="Calibri" w:hAnsi="Calibri"/>
          <w:color w:val="000000" w:themeColor="text1"/>
          <w:sz w:val="24"/>
          <w:szCs w:val="24"/>
        </w:rPr>
        <w:t>eco-evolutiva</w:t>
      </w:r>
      <w:proofErr w:type="spellEnd"/>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 xml:space="preserve">Dinâmica </w:t>
      </w:r>
      <w:proofErr w:type="spellStart"/>
      <w:r w:rsidR="002E150D" w:rsidRPr="00354016">
        <w:rPr>
          <w:rFonts w:ascii="Calibri" w:hAnsi="Calibri"/>
          <w:color w:val="000000" w:themeColor="text1"/>
          <w:sz w:val="24"/>
          <w:szCs w:val="24"/>
        </w:rPr>
        <w:t>eco-evolutiva</w:t>
      </w:r>
      <w:proofErr w:type="spellEnd"/>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w:t>
      </w:r>
      <w:proofErr w:type="spellStart"/>
      <w:r>
        <w:rPr>
          <w:rFonts w:ascii="Calibri" w:hAnsi="Calibri"/>
          <w:color w:val="000000" w:themeColor="text1"/>
          <w:sz w:val="24"/>
          <w:szCs w:val="24"/>
          <w:lang w:val="en-US"/>
        </w:rPr>
        <w:t>Orientador</w:t>
      </w:r>
      <w:proofErr w:type="spellEnd"/>
      <w:r>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w:t>
      </w:r>
      <w:proofErr w:type="spellStart"/>
      <w:r w:rsidRPr="00B56BF0">
        <w:rPr>
          <w:rFonts w:asciiTheme="majorHAnsi" w:hAnsiTheme="majorHAnsi"/>
        </w:rPr>
        <w:t>Adalardo</w:t>
      </w:r>
      <w:proofErr w:type="spellEnd"/>
      <w:r w:rsidRPr="00B56BF0">
        <w:rPr>
          <w:rFonts w:asciiTheme="majorHAnsi" w:hAnsiTheme="majorHAnsi"/>
        </w:rPr>
        <w:t xml:space="preserve">,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w:t>
      </w:r>
      <w:proofErr w:type="spellStart"/>
      <w:r w:rsidRPr="00B56BF0">
        <w:rPr>
          <w:rFonts w:asciiTheme="majorHAnsi" w:hAnsiTheme="majorHAnsi"/>
        </w:rPr>
        <w:t>coorientador</w:t>
      </w:r>
      <w:proofErr w:type="spellEnd"/>
      <w:r w:rsidRPr="00B56BF0">
        <w:rPr>
          <w:rFonts w:asciiTheme="majorHAnsi" w:hAnsiTheme="majorHAnsi"/>
        </w:rPr>
        <w:t>,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proofErr w:type="spellStart"/>
      <w:r w:rsidR="004D65CA" w:rsidRPr="00B56BF0">
        <w:rPr>
          <w:rFonts w:asciiTheme="majorHAnsi" w:hAnsiTheme="majorHAnsi"/>
        </w:rPr>
        <w:t>Ayana</w:t>
      </w:r>
      <w:proofErr w:type="spellEnd"/>
      <w:r w:rsidR="004D65CA" w:rsidRPr="00B56BF0">
        <w:rPr>
          <w:rFonts w:asciiTheme="majorHAnsi" w:hAnsiTheme="majorHAnsi"/>
        </w:rPr>
        <w:t xml:space="preserve"> Martins e Rodrigo </w:t>
      </w:r>
      <w:proofErr w:type="spellStart"/>
      <w:r w:rsidR="004D65CA" w:rsidRPr="00B56BF0">
        <w:rPr>
          <w:rFonts w:asciiTheme="majorHAnsi" w:hAnsiTheme="majorHAnsi"/>
        </w:rPr>
        <w:t>Cogni</w:t>
      </w:r>
      <w:proofErr w:type="spellEnd"/>
      <w:r w:rsidR="004D65CA" w:rsidRPr="00B56BF0">
        <w:rPr>
          <w:rFonts w:asciiTheme="majorHAnsi" w:hAnsiTheme="majorHAnsi"/>
        </w:rPr>
        <w:t xml:space="preserve">, pelo acompanhamento e direcionamento. </w:t>
      </w:r>
      <w:r w:rsidR="00C45283" w:rsidRPr="00B56BF0">
        <w:rPr>
          <w:rFonts w:asciiTheme="majorHAnsi" w:hAnsiTheme="majorHAnsi"/>
        </w:rPr>
        <w:t xml:space="preserve">Em especial à </w:t>
      </w:r>
      <w:proofErr w:type="spellStart"/>
      <w:r w:rsidR="00C45283" w:rsidRPr="00B56BF0">
        <w:rPr>
          <w:rFonts w:asciiTheme="majorHAnsi" w:hAnsiTheme="majorHAnsi"/>
        </w:rPr>
        <w:t>Ayana</w:t>
      </w:r>
      <w:proofErr w:type="spellEnd"/>
      <w:r w:rsidR="004D65CA" w:rsidRPr="00B56BF0">
        <w:rPr>
          <w:rFonts w:asciiTheme="majorHAnsi" w:hAnsiTheme="majorHAnsi"/>
        </w:rPr>
        <w:t xml:space="preserve">, pela empolgação com o projeto e a ciência de forma geral, pelo envolvimento (visceral!) </w:t>
      </w:r>
      <w:proofErr w:type="gramStart"/>
      <w:r w:rsidR="004D65CA" w:rsidRPr="00B56BF0">
        <w:rPr>
          <w:rFonts w:asciiTheme="majorHAnsi" w:hAnsiTheme="majorHAnsi"/>
        </w:rPr>
        <w:t>com</w:t>
      </w:r>
      <w:proofErr w:type="gramEnd"/>
      <w:r w:rsidR="004D65CA" w:rsidRPr="00B56BF0">
        <w:rPr>
          <w:rFonts w:asciiTheme="majorHAnsi" w:hAnsiTheme="majorHAnsi"/>
        </w:rPr>
        <w:t xml:space="preserve">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w:t>
      </w:r>
      <w:proofErr w:type="spellStart"/>
      <w:r w:rsidRPr="00B56BF0">
        <w:rPr>
          <w:rFonts w:asciiTheme="majorHAnsi" w:hAnsiTheme="majorHAnsi"/>
        </w:rPr>
        <w:t>Chalom</w:t>
      </w:r>
      <w:proofErr w:type="spellEnd"/>
      <w:r w:rsidRPr="00B56BF0">
        <w:rPr>
          <w:rFonts w:asciiTheme="majorHAnsi" w:hAnsiTheme="majorHAnsi"/>
        </w:rPr>
        <w:t xml:space="preserve">, </w:t>
      </w:r>
      <w:r w:rsidR="00731CD8" w:rsidRPr="00B56BF0">
        <w:rPr>
          <w:rFonts w:asciiTheme="majorHAnsi" w:hAnsiTheme="majorHAnsi"/>
        </w:rPr>
        <w:t xml:space="preserve">por ter me ajudado muito com o Hipercubo Latino e com o </w:t>
      </w:r>
      <w:proofErr w:type="spellStart"/>
      <w:r w:rsidR="00731CD8" w:rsidRPr="00B56BF0">
        <w:rPr>
          <w:rFonts w:asciiTheme="majorHAnsi" w:hAnsiTheme="majorHAnsi"/>
        </w:rPr>
        <w:t>Ábacus</w:t>
      </w:r>
      <w:proofErr w:type="spellEnd"/>
      <w:r w:rsidR="00731CD8" w:rsidRPr="00B56BF0">
        <w:rPr>
          <w:rFonts w:asciiTheme="majorHAnsi" w:hAnsiTheme="majorHAnsi"/>
        </w:rPr>
        <w:t xml:space="preserve">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 xml:space="preserve">ente, e queridos colegas do </w:t>
      </w:r>
      <w:proofErr w:type="spellStart"/>
      <w:r w:rsidR="004B49C9" w:rsidRPr="00B56BF0">
        <w:rPr>
          <w:rFonts w:asciiTheme="majorHAnsi" w:hAnsiTheme="majorHAnsi"/>
        </w:rPr>
        <w:t>LabT</w:t>
      </w:r>
      <w:r w:rsidRPr="00B56BF0">
        <w:rPr>
          <w:rFonts w:asciiTheme="majorHAnsi" w:hAnsiTheme="majorHAnsi"/>
        </w:rPr>
        <w:t>rop</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 xml:space="preserve">Vera e </w:t>
      </w:r>
      <w:proofErr w:type="spellStart"/>
      <w:r w:rsidRPr="00B56BF0">
        <w:rPr>
          <w:rFonts w:asciiTheme="majorHAnsi" w:hAnsiTheme="majorHAnsi"/>
        </w:rPr>
        <w:t>Shirlene</w:t>
      </w:r>
      <w:proofErr w:type="spellEnd"/>
      <w:r w:rsidRPr="00B56BF0">
        <w:rPr>
          <w:rFonts w:asciiTheme="majorHAnsi" w:hAnsiTheme="majorHAnsi"/>
        </w:rPr>
        <w:t>,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 xml:space="preserve">Renata </w:t>
      </w:r>
      <w:proofErr w:type="spellStart"/>
      <w:r w:rsidRPr="00B56BF0">
        <w:rPr>
          <w:rFonts w:asciiTheme="majorHAnsi" w:hAnsiTheme="majorHAnsi"/>
        </w:rPr>
        <w:t>Pardini</w:t>
      </w:r>
      <w:proofErr w:type="spellEnd"/>
      <w:r w:rsidRPr="00B56BF0">
        <w:rPr>
          <w:rFonts w:asciiTheme="majorHAnsi" w:hAnsiTheme="majorHAnsi"/>
        </w:rPr>
        <w:t>,</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w:t>
      </w:r>
      <w:proofErr w:type="spellStart"/>
      <w:r w:rsidRPr="00B56BF0">
        <w:rPr>
          <w:rFonts w:asciiTheme="majorHAnsi" w:hAnsiTheme="majorHAnsi"/>
        </w:rPr>
        <w:t>Lahr</w:t>
      </w:r>
      <w:proofErr w:type="spellEnd"/>
      <w:r w:rsidRPr="00B56BF0">
        <w:rPr>
          <w:rFonts w:asciiTheme="majorHAnsi" w:hAnsiTheme="majorHAnsi"/>
        </w:rPr>
        <w:t xml:space="preserve">,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w:t>
      </w:r>
      <w:proofErr w:type="spellStart"/>
      <w:r w:rsidR="00CA4175" w:rsidRPr="00B56BF0">
        <w:rPr>
          <w:rFonts w:asciiTheme="majorHAnsi" w:hAnsiTheme="majorHAnsi"/>
        </w:rPr>
        <w:t>Ábacus</w:t>
      </w:r>
      <w:proofErr w:type="spellEnd"/>
      <w:r w:rsidR="00CA4175" w:rsidRPr="00B56BF0">
        <w:rPr>
          <w:rFonts w:asciiTheme="majorHAnsi" w:hAnsiTheme="majorHAnsi"/>
        </w:rPr>
        <w:t xml:space="preserve">, </w:t>
      </w:r>
      <w:r w:rsidRPr="00B56BF0">
        <w:rPr>
          <w:rFonts w:asciiTheme="majorHAnsi" w:hAnsiTheme="majorHAnsi"/>
        </w:rPr>
        <w:t xml:space="preserve">e </w:t>
      </w:r>
      <w:proofErr w:type="spellStart"/>
      <w:r w:rsidR="00F23E98" w:rsidRPr="00B56BF0">
        <w:rPr>
          <w:rFonts w:asciiTheme="majorHAnsi" w:hAnsiTheme="majorHAnsi"/>
        </w:rPr>
        <w:t>Diogro</w:t>
      </w:r>
      <w:proofErr w:type="spellEnd"/>
      <w:r w:rsidR="00F23E98" w:rsidRPr="00B56BF0">
        <w:rPr>
          <w:rFonts w:asciiTheme="majorHAnsi" w:hAnsiTheme="majorHAnsi"/>
        </w:rPr>
        <w:t xml:space="preserve">,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Revisores cuidadosos do texto: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Caires, Mali, Gabriela Marin, Luiz Carlos de Oliveira, Vitor Queiroz e Alexandre. Sei que a disponibilidade de tempo de vocês é curta e reconheço o esforço despendido nesta tarefa difícil. Obrigada! Agradeço, em especial,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w:t>
      </w:r>
      <w:proofErr w:type="spellStart"/>
      <w:r w:rsidR="00054557">
        <w:rPr>
          <w:rFonts w:asciiTheme="majorHAnsi" w:hAnsiTheme="majorHAnsi"/>
        </w:rPr>
        <w:t>Giroldo</w:t>
      </w:r>
      <w:proofErr w:type="spellEnd"/>
      <w:r w:rsidR="00054557">
        <w:rPr>
          <w:rFonts w:asciiTheme="majorHAnsi" w:hAnsiTheme="majorHAnsi"/>
        </w:rPr>
        <w:t xml:space="preserve">,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68C9E276" w:rsidR="0053638B" w:rsidRPr="00B56BF0" w:rsidRDefault="0053638B" w:rsidP="00F10E2E">
      <w:pPr>
        <w:spacing w:after="160" w:line="276" w:lineRule="auto"/>
        <w:jc w:val="both"/>
        <w:rPr>
          <w:rFonts w:asciiTheme="majorHAnsi" w:hAnsiTheme="majorHAnsi"/>
        </w:rPr>
      </w:pPr>
      <w:r w:rsidRPr="00B56BF0">
        <w:rPr>
          <w:rFonts w:asciiTheme="majorHAnsi" w:hAnsiTheme="majorHAnsi"/>
        </w:rPr>
        <w:t xml:space="preserve">Mais uma vez, agradeço a </w:t>
      </w:r>
      <w:r w:rsidR="00F70A2F">
        <w:rPr>
          <w:rFonts w:asciiTheme="majorHAnsi" w:hAnsiTheme="majorHAnsi"/>
        </w:rPr>
        <w:t>Gabriela</w:t>
      </w:r>
      <w:r w:rsidRPr="00B56BF0">
        <w:rPr>
          <w:rFonts w:asciiTheme="majorHAnsi" w:hAnsiTheme="majorHAnsi"/>
        </w:rPr>
        <w:t xml:space="preserve"> e</w:t>
      </w:r>
      <w:r w:rsidR="008A487A">
        <w:rPr>
          <w:rFonts w:asciiTheme="majorHAnsi" w:hAnsiTheme="majorHAnsi"/>
        </w:rPr>
        <w:t xml:space="preserve"> o</w:t>
      </w:r>
      <w:r w:rsidRPr="00B56BF0">
        <w:rPr>
          <w:rFonts w:asciiTheme="majorHAnsi" w:hAnsiTheme="majorHAnsi"/>
        </w:rPr>
        <w:t xml:space="preserve"> </w:t>
      </w:r>
      <w:r w:rsidR="00F70A2F">
        <w:rPr>
          <w:rFonts w:asciiTheme="majorHAnsi" w:hAnsiTheme="majorHAnsi"/>
        </w:rPr>
        <w:t>Luiz</w:t>
      </w:r>
      <w:r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Pr="00B56BF0">
        <w:rPr>
          <w:rFonts w:asciiTheme="majorHAnsi" w:hAnsiTheme="majorHAnsi"/>
        </w:rPr>
        <w:t xml:space="preserve">! Obrigada pelo enorme tempo que vocês dedicam a mim, </w:t>
      </w:r>
      <w:r w:rsidR="008C236F">
        <w:rPr>
          <w:rFonts w:asciiTheme="majorHAnsi" w:hAnsiTheme="majorHAnsi"/>
        </w:rPr>
        <w:t xml:space="preserve">pelos </w:t>
      </w:r>
      <w:r w:rsidRPr="00B56BF0">
        <w:rPr>
          <w:rFonts w:asciiTheme="majorHAnsi" w:hAnsiTheme="majorHAnsi"/>
        </w:rPr>
        <w:t xml:space="preserve">almoços, jantares e risadas. </w:t>
      </w:r>
      <w:r w:rsidR="008C236F">
        <w:rPr>
          <w:rFonts w:asciiTheme="majorHAnsi" w:hAnsiTheme="majorHAnsi"/>
        </w:rPr>
        <w:t>Sem vocês, não teria conseguido!</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w:t>
      </w:r>
      <w:proofErr w:type="gramStart"/>
      <w:r w:rsidRPr="00B56BF0">
        <w:rPr>
          <w:rFonts w:asciiTheme="majorHAnsi" w:hAnsiTheme="majorHAnsi"/>
        </w:rPr>
        <w:t>dizer - me</w:t>
      </w:r>
      <w:proofErr w:type="gramEnd"/>
      <w:r w:rsidRPr="00B56BF0">
        <w:rPr>
          <w:rFonts w:asciiTheme="majorHAnsi" w:hAnsiTheme="majorHAnsi"/>
        </w:rPr>
        <w:t xml:space="preserv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9"/>
          <w:footerReference w:type="default" r:id="rId10"/>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w:t>
      </w:r>
      <w:proofErr w:type="gramStart"/>
      <w:r w:rsidR="00445820" w:rsidRPr="00202D68">
        <w:rPr>
          <w:rFonts w:asciiTheme="majorHAnsi" w:eastAsiaTheme="majorEastAsia" w:hAnsiTheme="majorHAnsi" w:cstheme="majorBidi"/>
          <w:color w:val="000000" w:themeColor="text1"/>
          <w:lang w:val="en-US"/>
        </w:rPr>
        <w:t>as a consequence</w:t>
      </w:r>
      <w:proofErr w:type="gramEnd"/>
      <w:r w:rsidR="00445820" w:rsidRPr="00202D68">
        <w:rPr>
          <w:rFonts w:asciiTheme="majorHAnsi" w:eastAsiaTheme="majorEastAsia" w:hAnsiTheme="majorHAnsi" w:cstheme="majorBidi"/>
          <w:color w:val="000000" w:themeColor="text1"/>
          <w:lang w:val="en-US"/>
        </w:rPr>
        <w:t xml:space="preserv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w:t>
      </w:r>
      <w:proofErr w:type="gramStart"/>
      <w:r w:rsidR="00640803" w:rsidRPr="00202D68">
        <w:rPr>
          <w:rFonts w:asciiTheme="majorHAnsi" w:eastAsiaTheme="majorEastAsia" w:hAnsiTheme="majorHAnsi" w:cstheme="majorBidi"/>
          <w:color w:val="000000" w:themeColor="text1"/>
          <w:lang w:val="en-US"/>
        </w:rPr>
        <w:t>in order to</w:t>
      </w:r>
      <w:proofErr w:type="gramEnd"/>
      <w:r w:rsidR="00640803" w:rsidRPr="00202D68">
        <w:rPr>
          <w:rFonts w:asciiTheme="majorHAnsi" w:eastAsiaTheme="majorEastAsia" w:hAnsiTheme="majorHAnsi" w:cstheme="majorBidi"/>
          <w:color w:val="000000" w:themeColor="text1"/>
          <w:lang w:val="en-US"/>
        </w:rPr>
        <w:t xml:space="preserve">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w:t>
      </w:r>
      <w:proofErr w:type="gramStart"/>
      <w:r w:rsidR="00810628">
        <w:rPr>
          <w:rFonts w:asciiTheme="majorHAnsi" w:eastAsiaTheme="majorEastAsia" w:hAnsiTheme="majorHAnsi" w:cstheme="majorBidi"/>
          <w:color w:val="000000" w:themeColor="text1"/>
          <w:lang w:val="en-US"/>
        </w:rPr>
        <w:t>individuals</w:t>
      </w:r>
      <w:proofErr w:type="gramEnd"/>
      <w:r w:rsidR="00810628">
        <w:rPr>
          <w:rFonts w:asciiTheme="majorHAnsi" w:eastAsiaTheme="majorEastAsia" w:hAnsiTheme="majorHAnsi" w:cstheme="majorBidi"/>
          <w:color w:val="000000" w:themeColor="text1"/>
          <w:lang w:val="en-US"/>
        </w:rPr>
        <w:t xml:space="preserve">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w:t>
      </w:r>
      <w:proofErr w:type="spellStart"/>
      <w:r w:rsidR="00911FBC">
        <w:rPr>
          <w:rFonts w:asciiTheme="majorHAnsi" w:eastAsiaTheme="majorEastAsia" w:hAnsiTheme="majorHAnsi" w:cstheme="majorBidi"/>
          <w:color w:val="000000" w:themeColor="text1"/>
          <w:lang w:val="en-US"/>
        </w:rPr>
        <w:t>panmixy</w:t>
      </w:r>
      <w:proofErr w:type="spellEnd"/>
      <w:r w:rsidR="00911FBC">
        <w:rPr>
          <w:rFonts w:asciiTheme="majorHAnsi" w:eastAsiaTheme="majorEastAsia" w:hAnsiTheme="majorHAnsi" w:cstheme="majorBidi"/>
          <w:color w:val="000000" w:themeColor="text1"/>
          <w:lang w:val="en-US"/>
        </w:rPr>
        <w:t xml:space="preserve">,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w:t>
      </w:r>
      <w:proofErr w:type="gramStart"/>
      <w:r w:rsidR="00464727">
        <w:rPr>
          <w:rFonts w:asciiTheme="majorHAnsi" w:eastAsiaTheme="majorEastAsia" w:hAnsiTheme="majorHAnsi" w:cstheme="majorBidi"/>
          <w:color w:val="000000" w:themeColor="text1"/>
          <w:lang w:val="en-US"/>
        </w:rPr>
        <w:t>are able to</w:t>
      </w:r>
      <w:proofErr w:type="gramEnd"/>
      <w:r w:rsidR="00464727">
        <w:rPr>
          <w:rFonts w:asciiTheme="majorHAnsi" w:eastAsiaTheme="majorEastAsia" w:hAnsiTheme="majorHAnsi" w:cstheme="majorBidi"/>
          <w:color w:val="000000" w:themeColor="text1"/>
          <w:lang w:val="en-US"/>
        </w:rPr>
        <w:t xml:space="preserve">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 xml:space="preserve">frequency, this study evidences the importance of studying disturbance effect on </w:t>
      </w:r>
      <w:proofErr w:type="gramStart"/>
      <w:r w:rsidR="007D600E">
        <w:rPr>
          <w:rFonts w:asciiTheme="majorHAnsi" w:eastAsiaTheme="majorEastAsia" w:hAnsiTheme="majorHAnsi" w:cstheme="majorBidi"/>
          <w:color w:val="000000" w:themeColor="text1"/>
          <w:lang w:val="en-US"/>
        </w:rPr>
        <w:t>communities</w:t>
      </w:r>
      <w:proofErr w:type="gramEnd"/>
      <w:r w:rsidR="007D600E">
        <w:rPr>
          <w:rFonts w:asciiTheme="majorHAnsi" w:eastAsiaTheme="majorEastAsia" w:hAnsiTheme="majorHAnsi" w:cstheme="majorBidi"/>
          <w:color w:val="000000" w:themeColor="text1"/>
          <w:lang w:val="en-US"/>
        </w:rPr>
        <w:t xml:space="preserve">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39A2C2D"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5889AC1E"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2886695"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0C38A620"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de alguma forma inexplicável, 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forma bem menos estranha e bem mais embasada</w:t>
      </w:r>
      <w:r w:rsidR="00150098">
        <w:rPr>
          <w:rFonts w:asciiTheme="majorHAnsi" w:hAnsiTheme="majorHAnsi" w:cs="Times"/>
        </w:rPr>
        <w:t>, em</w:t>
      </w:r>
      <w:r w:rsidR="000731B2">
        <w:rPr>
          <w:rFonts w:asciiTheme="majorHAnsi" w:hAnsiTheme="majorHAnsi" w:cs="Times"/>
        </w:rPr>
        <w:t xml:space="preserve"> árvores.</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6"/>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commentRangeStart w:id="7"/>
      <w:r w:rsidRPr="00F16F73">
        <w:rPr>
          <w:rStyle w:val="FootnoteReference"/>
        </w:rPr>
        <w:footnoteReference w:id="3"/>
      </w:r>
      <w:commentRangeEnd w:id="7"/>
      <w:r w:rsidR="00864EA2">
        <w:rPr>
          <w:rStyle w:val="CommentReference"/>
        </w:rPr>
        <w:commentReference w:id="7"/>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6"/>
      <w:r w:rsidR="00217F3C">
        <w:rPr>
          <w:rStyle w:val="CommentReference"/>
        </w:rPr>
        <w:commentReference w:id="6"/>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2D138547"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9E15DC">
        <w:rPr>
          <w:rFonts w:asciiTheme="majorHAnsi" w:hAnsiTheme="majorHAnsi"/>
        </w:rPr>
        <w:t>as interações entre</w:t>
      </w:r>
      <w:r w:rsidR="006B14A8">
        <w:rPr>
          <w:rFonts w:asciiTheme="majorHAnsi" w:hAnsiTheme="majorHAnsi"/>
        </w:rPr>
        <w:t xml:space="preserv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w:t>
      </w:r>
      <w:r w:rsidR="005C55AA">
        <w:rPr>
          <w:rFonts w:asciiTheme="majorHAnsi" w:hAnsiTheme="majorHAnsi" w:cs="Times New Roman"/>
          <w:color w:val="000000" w:themeColor="text1"/>
        </w:rPr>
        <w:t>ológica refere-se à mudança na frequência</w:t>
      </w:r>
      <w:r w:rsidR="000C2B71" w:rsidRPr="00E44048">
        <w:rPr>
          <w:rFonts w:asciiTheme="majorHAnsi" w:hAnsiTheme="majorHAnsi" w:cs="Times New Roman"/>
          <w:color w:val="000000" w:themeColor="text1"/>
        </w:rPr>
        <w:t xml:space="preserve"> das estratégias na comunidade</w:t>
      </w:r>
      <w:r w:rsidR="000136B6">
        <w:rPr>
          <w:rFonts w:asciiTheme="majorHAnsi" w:hAnsiTheme="majorHAnsi" w:cs="Times New Roman"/>
          <w:color w:val="000000" w:themeColor="text1"/>
        </w:rPr>
        <w:t xml:space="preserve"> </w:t>
      </w:r>
      <w:r w:rsidR="000136B6" w:rsidRPr="00FA6190">
        <w:rPr>
          <w:rFonts w:asciiTheme="majorHAnsi" w:hAnsiTheme="majorHAnsi" w:cs="Times New Roman"/>
          <w:i/>
          <w:color w:val="000000" w:themeColor="text1"/>
        </w:rPr>
        <w:t>a partir d</w:t>
      </w:r>
      <w:r w:rsidR="00FA6190" w:rsidRPr="00FA6190">
        <w:rPr>
          <w:rFonts w:asciiTheme="majorHAnsi" w:hAnsiTheme="majorHAnsi" w:cs="Times New Roman"/>
          <w:i/>
          <w:color w:val="000000" w:themeColor="text1"/>
        </w:rPr>
        <w:t>e alterações na abundância relativa de diferentes espécies</w:t>
      </w:r>
      <w:r w:rsidR="000C2B71" w:rsidRPr="00E44048">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627DBD">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5A07365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366A461A"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w:t>
      </w:r>
      <w:r w:rsidRPr="00E44048">
        <w:rPr>
          <w:rFonts w:asciiTheme="majorHAnsi" w:hAnsiTheme="majorHAnsi" w:cs="Times New Roman"/>
          <w:color w:val="000000" w:themeColor="text1"/>
        </w:rPr>
        <w:lastRenderedPageBreak/>
        <w:t>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Peter 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299765CD"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ins w:id="8" w:author="LUISA NOVARA MONCLAR GONÇALVES" w:date="2017-07-17T16:39:00Z">
        <w:r w:rsidR="00874D56">
          <w:rPr>
            <w:rFonts w:asciiTheme="majorHAnsi" w:hAnsiTheme="majorHAnsi" w:cs="Times New Roman"/>
            <w:color w:val="000000" w:themeColor="text1"/>
          </w:rPr>
          <w:t xml:space="preserve">, </w:t>
        </w:r>
        <w:commentRangeStart w:id="9"/>
        <w:r w:rsidR="00874D56">
          <w:rPr>
            <w:rFonts w:asciiTheme="majorHAnsi" w:hAnsiTheme="majorHAnsi" w:cs="Times New Roman"/>
            <w:color w:val="000000" w:themeColor="text1"/>
          </w:rPr>
          <w:t>de forma semelhante aos estudos em Biologia Evolutiva</w:t>
        </w:r>
      </w:ins>
      <w:r w:rsidR="000C2B71" w:rsidRPr="002B3497">
        <w:rPr>
          <w:rFonts w:asciiTheme="majorHAnsi" w:hAnsiTheme="majorHAnsi" w:cs="Times New Roman"/>
          <w:color w:val="000000" w:themeColor="text1"/>
        </w:rPr>
        <w:t>.</w:t>
      </w:r>
      <w:commentRangeEnd w:id="9"/>
      <w:r w:rsidR="009E3DB3">
        <w:rPr>
          <w:rStyle w:val="CommentReference"/>
        </w:rPr>
        <w:commentReference w:id="9"/>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lastRenderedPageBreak/>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xml:space="preserve">, em que a estratégia à qual a população converge é aquela que resiste à invasão por outras estratégias inicialmente raras (que surgem por mutação), </w:t>
      </w:r>
      <w:r w:rsidRPr="00E44048">
        <w:rPr>
          <w:rFonts w:asciiTheme="majorHAnsi" w:hAnsiTheme="majorHAnsi" w:cs="Times New Roman"/>
          <w:color w:val="000000" w:themeColor="text1"/>
        </w:rPr>
        <w:lastRenderedPageBreak/>
        <w:t>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w:t>
      </w:r>
      <w:proofErr w:type="spellStart"/>
      <w:r w:rsidR="000C2B71" w:rsidRPr="00102133">
        <w:rPr>
          <w:rFonts w:asciiTheme="majorHAnsi" w:hAnsiTheme="majorHAnsi" w:cs="Times"/>
          <w:color w:val="000000" w:themeColor="text1"/>
        </w:rPr>
        <w:t>coevolução</w:t>
      </w:r>
      <w:proofErr w:type="spellEnd"/>
      <w:r w:rsidR="000C2B71" w:rsidRPr="00102133">
        <w:rPr>
          <w:rFonts w:asciiTheme="majorHAnsi" w:hAnsiTheme="majorHAnsi" w:cs="Times"/>
          <w:color w:val="000000" w:themeColor="text1"/>
        </w:rPr>
        <w:t xml:space="preserve">: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bookmarkStart w:id="10"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10"/>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11" w:name="_Toc487972243"/>
      <w:r w:rsidRPr="007F7CAE">
        <w:t>5</w:t>
      </w:r>
      <w:r w:rsidR="00A564CF" w:rsidRPr="007F7CAE">
        <w:t xml:space="preserve">.1 </w:t>
      </w:r>
      <w:r w:rsidR="00A564CF" w:rsidRPr="007F7CAE">
        <w:tab/>
      </w:r>
      <w:r w:rsidR="00A564CF" w:rsidRPr="005117BD">
        <w:rPr>
          <w:color w:val="000000" w:themeColor="text1"/>
        </w:rPr>
        <w:t>Descrição do modelo</w:t>
      </w:r>
      <w:bookmarkEnd w:id="11"/>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 xml:space="preserve">IBM - Individual </w:t>
      </w:r>
      <w:proofErr w:type="spellStart"/>
      <w:r w:rsidRPr="003736AB">
        <w:rPr>
          <w:rFonts w:asciiTheme="majorHAnsi" w:hAnsiTheme="majorHAnsi"/>
          <w:i/>
          <w:sz w:val="24"/>
          <w:szCs w:val="24"/>
        </w:rPr>
        <w:t>Based</w:t>
      </w:r>
      <w:proofErr w:type="spellEnd"/>
      <w:r w:rsidRPr="003736AB">
        <w:rPr>
          <w:rFonts w:asciiTheme="majorHAnsi" w:hAnsiTheme="majorHAnsi"/>
          <w:i/>
          <w:sz w:val="24"/>
          <w:szCs w:val="24"/>
        </w:rPr>
        <w:t xml:space="preserve"> </w:t>
      </w:r>
      <w:proofErr w:type="spellStart"/>
      <w:r w:rsidRPr="003736AB">
        <w:rPr>
          <w:rFonts w:asciiTheme="majorHAnsi" w:hAnsiTheme="majorHAnsi"/>
          <w:i/>
          <w:sz w:val="24"/>
          <w:szCs w:val="24"/>
        </w:rPr>
        <w:t>Model</w:t>
      </w:r>
      <w:proofErr w:type="spellEnd"/>
      <w:r w:rsidRPr="003736AB">
        <w:rPr>
          <w:rFonts w:asciiTheme="majorHAnsi" w:hAnsiTheme="majorHAnsi"/>
          <w:sz w:val="24"/>
          <w:szCs w:val="24"/>
        </w:rPr>
        <w:t xml:space="preserve">) não </w:t>
      </w:r>
      <w:proofErr w:type="spellStart"/>
      <w:r w:rsidRPr="003736AB">
        <w:rPr>
          <w:rFonts w:asciiTheme="majorHAnsi" w:hAnsiTheme="majorHAnsi"/>
          <w:sz w:val="24"/>
          <w:szCs w:val="24"/>
        </w:rPr>
        <w:t>espacializado</w:t>
      </w:r>
      <w:proofErr w:type="spellEnd"/>
      <w:r w:rsidRPr="003736AB">
        <w:rPr>
          <w:rFonts w:asciiTheme="majorHAnsi" w:hAnsiTheme="majorHAnsi"/>
          <w:sz w:val="24"/>
          <w:szCs w:val="24"/>
        </w:rPr>
        <w:t xml:space="preserve"> utilizando o software R (</w:t>
      </w:r>
      <w:proofErr w:type="spellStart"/>
      <w:r w:rsidR="00B52025" w:rsidRPr="003736AB">
        <w:rPr>
          <w:rFonts w:asciiTheme="majorHAnsi" w:hAnsiTheme="majorHAnsi"/>
          <w:sz w:val="24"/>
          <w:szCs w:val="24"/>
        </w:rPr>
        <w:t>R</w:t>
      </w:r>
      <w:proofErr w:type="spellEnd"/>
      <w:r w:rsidR="00B52025" w:rsidRPr="003736AB">
        <w:rPr>
          <w:rFonts w:asciiTheme="majorHAnsi" w:hAnsiTheme="majorHAnsi"/>
          <w:sz w:val="24"/>
          <w:szCs w:val="24"/>
        </w:rPr>
        <w:t xml:space="preserve">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distúrbio), produção de propágulos por meio de reprodução sexuada e recrutamento de novos indivíduos a partir do banco de propágulos. A longevidade e a fecundidade, atributos </w:t>
      </w:r>
      <w:r w:rsidR="00724E53" w:rsidRPr="00F37D68">
        <w:rPr>
          <w:rFonts w:asciiTheme="majorHAnsi" w:hAnsiTheme="majorHAnsi"/>
          <w:sz w:val="24"/>
          <w:szCs w:val="24"/>
        </w:rPr>
        <w:t>representados respectivamente pela</w:t>
      </w:r>
      <w:r w:rsidRPr="00F37D68">
        <w:rPr>
          <w:rFonts w:asciiTheme="majorHAnsi" w:hAnsiTheme="majorHAnsi"/>
          <w:sz w:val="24"/>
          <w:szCs w:val="24"/>
        </w:rPr>
        <w:t xml:space="preserve"> pro</w:t>
      </w:r>
      <w:r w:rsidR="00724E53" w:rsidRPr="00F37D68">
        <w:rPr>
          <w:rFonts w:asciiTheme="majorHAnsi" w:hAnsiTheme="majorHAnsi"/>
          <w:sz w:val="24"/>
          <w:szCs w:val="24"/>
        </w:rPr>
        <w:t xml:space="preserve">babilidade de sobrevivência e </w:t>
      </w:r>
      <w:commentRangeStart w:id="12"/>
      <w:r w:rsidR="00724E53" w:rsidRPr="00F37D68">
        <w:rPr>
          <w:rFonts w:asciiTheme="majorHAnsi" w:hAnsiTheme="majorHAnsi"/>
          <w:sz w:val="24"/>
          <w:szCs w:val="24"/>
        </w:rPr>
        <w:t>pelo</w:t>
      </w:r>
      <w:r w:rsidRPr="00F37D68">
        <w:rPr>
          <w:rFonts w:asciiTheme="majorHAnsi" w:hAnsiTheme="majorHAnsi"/>
          <w:sz w:val="24"/>
          <w:szCs w:val="24"/>
        </w:rPr>
        <w:t xml:space="preserve"> número de gametas femininos que cada indivíduo produz por ciclo</w:t>
      </w:r>
      <w:commentRangeEnd w:id="12"/>
      <w:r w:rsidR="007640FC" w:rsidRPr="00F37D68">
        <w:rPr>
          <w:rStyle w:val="CommentReference"/>
          <w:rFonts w:asciiTheme="minorHAnsi" w:hAnsiTheme="minorHAnsi" w:cstheme="minorBidi"/>
        </w:rPr>
        <w:commentReference w:id="12"/>
      </w:r>
      <w:r w:rsidRPr="00F37D68">
        <w:rPr>
          <w:rFonts w:asciiTheme="majorHAnsi" w:hAnsiTheme="majorHAnsi"/>
          <w:sz w:val="24"/>
          <w:szCs w:val="24"/>
        </w:rPr>
        <w:t>, estão correlacionadas negativamente (</w:t>
      </w:r>
      <w:r w:rsidRPr="00F37D68">
        <w:rPr>
          <w:rFonts w:asciiTheme="majorHAnsi" w:hAnsiTheme="majorHAnsi"/>
          <w:i/>
          <w:sz w:val="24"/>
          <w:szCs w:val="24"/>
        </w:rPr>
        <w:t>trade-off</w:t>
      </w:r>
      <w:r w:rsidRPr="00F37D68">
        <w:rPr>
          <w:rFonts w:asciiTheme="majorHAnsi" w:hAnsiTheme="majorHAnsi"/>
          <w:sz w:val="24"/>
          <w:szCs w:val="24"/>
        </w:rPr>
        <w:t xml:space="preserve">) e juntas compõem a estratégia de vida de um indivíduo. A estratégia é um caráter herdável e sua transmissão se dá </w:t>
      </w:r>
      <w:commentRangeStart w:id="13"/>
      <w:r w:rsidRPr="00221022">
        <w:rPr>
          <w:rFonts w:asciiTheme="majorHAnsi" w:hAnsiTheme="majorHAnsi"/>
          <w:sz w:val="24"/>
          <w:szCs w:val="24"/>
          <w:highlight w:val="yellow"/>
        </w:rPr>
        <w:t>de forma análoga a de genes quantitativos, em que o valor do atributo do filhote é a média do valor dos atributos dos parentais</w:t>
      </w:r>
      <w:commentRangeEnd w:id="13"/>
      <w:r w:rsidR="00510B8E">
        <w:rPr>
          <w:rStyle w:val="CommentReference"/>
          <w:rFonts w:asciiTheme="minorHAnsi" w:hAnsiTheme="minorHAnsi" w:cstheme="minorBidi"/>
        </w:rPr>
        <w:commentReference w:id="13"/>
      </w:r>
      <w:r w:rsidRPr="00F37D68">
        <w:rPr>
          <w:rFonts w:asciiTheme="majorHAnsi" w:hAnsiTheme="majorHAnsi"/>
          <w:sz w:val="24"/>
          <w:szCs w:val="24"/>
        </w:rPr>
        <w:t>.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4"/>
      <w:r w:rsidRPr="00F37D68">
        <w:rPr>
          <w:rFonts w:asciiTheme="majorHAnsi" w:hAnsiTheme="majorHAnsi"/>
          <w:sz w:val="24"/>
          <w:szCs w:val="24"/>
        </w:rPr>
        <w:t>um número de gametas masculinos que é igual para todos os indivíduos independente de suas estratégias</w:t>
      </w:r>
      <w:commentRangeEnd w:id="14"/>
      <w:r w:rsidR="00C70DFE" w:rsidRPr="00F37D68">
        <w:rPr>
          <w:rStyle w:val="CommentReference"/>
          <w:rFonts w:asciiTheme="minorHAnsi" w:hAnsiTheme="minorHAnsi" w:cstheme="minorBidi"/>
        </w:rPr>
        <w:commentReference w:id="14"/>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5" w:name="_Toc487972244"/>
      <w:r w:rsidRPr="007F7CAE">
        <w:t>5</w:t>
      </w:r>
      <w:r w:rsidR="00A564CF" w:rsidRPr="007F7CAE">
        <w:t xml:space="preserve">.2 </w:t>
      </w:r>
      <w:r w:rsidR="00A564CF" w:rsidRPr="007F7CAE">
        <w:tab/>
      </w:r>
      <w:r w:rsidR="001054C0" w:rsidRPr="005117BD">
        <w:rPr>
          <w:color w:val="000000" w:themeColor="text1"/>
        </w:rPr>
        <w:t>Cenários simulados</w:t>
      </w:r>
      <w:bookmarkEnd w:id="15"/>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75C1BFE"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peito) maior ou igual a 10 cm </w:t>
      </w:r>
      <w:r w:rsidRPr="009F3EC3">
        <w:rPr>
          <w:rStyle w:val="s2"/>
          <w:rFonts w:asciiTheme="majorHAnsi" w:hAnsiTheme="majorHAnsi"/>
          <w:color w:val="000000" w:themeColor="text1"/>
          <w:sz w:val="24"/>
          <w:szCs w:val="24"/>
        </w:rPr>
        <w:t>pertencentes a 170 espécies diferentes (</w:t>
      </w:r>
      <w:r w:rsidR="004B02FE" w:rsidRPr="009F3EC3">
        <w:rPr>
          <w:rStyle w:val="s2"/>
          <w:rFonts w:asciiTheme="majorHAnsi" w:hAnsiTheme="majorHAnsi"/>
          <w:color w:val="000000" w:themeColor="text1"/>
          <w:sz w:val="24"/>
          <w:szCs w:val="24"/>
        </w:rPr>
        <w:t xml:space="preserve">Jari </w:t>
      </w:r>
      <w:proofErr w:type="spellStart"/>
      <w:r w:rsidRPr="009F3EC3">
        <w:rPr>
          <w:rStyle w:val="s3"/>
          <w:rFonts w:asciiTheme="majorHAnsi" w:hAnsiTheme="majorHAnsi"/>
          <w:color w:val="000000" w:themeColor="text1"/>
          <w:sz w:val="24"/>
          <w:szCs w:val="24"/>
        </w:rPr>
        <w:t>Oksanen</w:t>
      </w:r>
      <w:proofErr w:type="spellEnd"/>
      <w:r w:rsidRPr="009F3EC3">
        <w:rPr>
          <w:rStyle w:val="s3"/>
          <w:rFonts w:asciiTheme="majorHAnsi" w:hAnsiTheme="majorHAnsi"/>
          <w:color w:val="000000" w:themeColor="text1"/>
          <w:sz w:val="24"/>
          <w:szCs w:val="24"/>
        </w:rPr>
        <w:t xml:space="preserve"> et al., 2016</w:t>
      </w:r>
      <w:r w:rsidRPr="009F3EC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9F3EC3">
        <w:rPr>
          <w:rStyle w:val="s3"/>
          <w:rFonts w:asciiTheme="majorHAnsi" w:hAnsiTheme="majorHAnsi"/>
          <w:color w:val="000000" w:themeColor="text1"/>
          <w:sz w:val="24"/>
          <w:szCs w:val="24"/>
        </w:rPr>
        <w:t>de Lima et al., 2015</w:t>
      </w:r>
      <w:r w:rsidRPr="009F3EC3">
        <w:rPr>
          <w:rStyle w:val="s2"/>
          <w:rFonts w:asciiTheme="majorHAnsi" w:hAnsiTheme="majorHAnsi"/>
          <w:color w:val="000000" w:themeColor="text1"/>
          <w:sz w:val="24"/>
          <w:szCs w:val="24"/>
        </w:rPr>
        <w:t xml:space="preserve">). Dessa forma, escolhemos fixar a abundância total em 5 000 e </w:t>
      </w:r>
      <w:commentRangeStart w:id="16"/>
      <w:r w:rsidRPr="009F3EC3">
        <w:rPr>
          <w:rStyle w:val="s2"/>
          <w:rFonts w:asciiTheme="majorHAnsi" w:hAnsiTheme="majorHAnsi"/>
          <w:color w:val="000000" w:themeColor="text1"/>
          <w:sz w:val="24"/>
          <w:szCs w:val="24"/>
        </w:rPr>
        <w:t xml:space="preserve">variar a riqueza de cinco a 500, </w:t>
      </w:r>
      <w:commentRangeEnd w:id="16"/>
      <w:r w:rsidR="0087410C" w:rsidRPr="009F3EC3">
        <w:rPr>
          <w:rStyle w:val="CommentReference"/>
          <w:rFonts w:asciiTheme="minorHAnsi" w:hAnsiTheme="minorHAnsi" w:cstheme="minorBidi"/>
        </w:rPr>
        <w:commentReference w:id="16"/>
      </w:r>
      <w:r w:rsidRPr="009F3EC3">
        <w:rPr>
          <w:rStyle w:val="s2"/>
          <w:rFonts w:asciiTheme="majorHAnsi" w:hAnsiTheme="majorHAnsi"/>
          <w:color w:val="000000" w:themeColor="text1"/>
          <w:sz w:val="24"/>
          <w:szCs w:val="24"/>
        </w:rPr>
        <w:t>a fim de gerar simulações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008C21B5">
        <w:rPr>
          <w:rStyle w:val="s2"/>
          <w:rFonts w:asciiTheme="majorHAnsi" w:hAnsiTheme="majorHAnsi"/>
          <w:color w:val="000000" w:themeColor="text1"/>
          <w:sz w:val="24"/>
          <w:szCs w:val="24"/>
        </w:rPr>
        <w:t>, produtora da castanha-do-pará.</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3">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F7CAE" w:rsidRDefault="00B22569" w:rsidP="007F7CAE">
      <w:pPr>
        <w:pStyle w:val="Heading2"/>
      </w:pPr>
      <w:bookmarkStart w:id="17" w:name="_Toc487972245"/>
      <w:r w:rsidRPr="007F7CAE">
        <w:t>5</w:t>
      </w:r>
      <w:r w:rsidR="00A564CF" w:rsidRPr="007F7CAE">
        <w:t xml:space="preserve">.3 </w:t>
      </w:r>
      <w:r w:rsidR="00E25784" w:rsidRPr="007F7CAE">
        <w:tab/>
      </w:r>
      <w:commentRangeStart w:id="18"/>
      <w:r w:rsidR="00E25784" w:rsidRPr="005117BD">
        <w:rPr>
          <w:color w:val="000000" w:themeColor="text1"/>
        </w:rPr>
        <w:t>V</w:t>
      </w:r>
      <w:r w:rsidR="00A564CF" w:rsidRPr="005117BD">
        <w:rPr>
          <w:color w:val="000000" w:themeColor="text1"/>
        </w:rPr>
        <w:t>ariáveis operacionais</w:t>
      </w:r>
      <w:commentRangeEnd w:id="18"/>
      <w:r w:rsidR="00C379F8">
        <w:rPr>
          <w:rStyle w:val="CommentReference"/>
          <w:rFonts w:eastAsiaTheme="minorHAnsi" w:cstheme="minorBidi"/>
          <w:b w:val="0"/>
          <w:smallCaps w:val="0"/>
          <w:color w:val="auto"/>
        </w:rPr>
        <w:commentReference w:id="18"/>
      </w:r>
      <w:bookmarkEnd w:id="17"/>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9" w:name="_Toc487972246"/>
      <w:r w:rsidRPr="00024D30">
        <w:rPr>
          <w:smallCaps/>
        </w:rPr>
        <w:t>5</w:t>
      </w:r>
      <w:r w:rsidR="003C4B41" w:rsidRPr="00024D30">
        <w:rPr>
          <w:smallCaps/>
        </w:rPr>
        <w:t>.3.1</w:t>
      </w:r>
      <w:r w:rsidR="003C4B41" w:rsidRPr="00024D30">
        <w:rPr>
          <w:smallCaps/>
        </w:rPr>
        <w:tab/>
      </w:r>
      <w:r w:rsidR="00A564CF" w:rsidRPr="00024D30">
        <w:rPr>
          <w:smallCaps/>
        </w:rPr>
        <w:t>Variáveis de interesse</w:t>
      </w:r>
      <w:bookmarkEnd w:id="19"/>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20"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20"/>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21"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21"/>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6CD2CBCE"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Pr="009F3EC3">
        <w:rPr>
          <w:rFonts w:asciiTheme="majorHAnsi" w:hAnsiTheme="majorHAnsi"/>
          <w:sz w:val="24"/>
          <w:szCs w:val="24"/>
        </w:rPr>
        <w:t xml:space="preserve"> As distribuições de erro utilizadas foram a normal e a gama</w:t>
      </w:r>
      <w:r w:rsidRPr="009F3EC3">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8469" cy="4427956"/>
                    </a:xfrm>
                    <a:prstGeom prst="rect">
                      <a:avLst/>
                    </a:prstGeom>
                  </pic:spPr>
                </pic:pic>
              </a:graphicData>
            </a:graphic>
          </wp:inline>
        </w:drawing>
      </w:r>
    </w:p>
    <w:p w14:paraId="2AF38636" w14:textId="77777777" w:rsidR="00027189" w:rsidRDefault="00027189" w:rsidP="003C491E">
      <w:pPr>
        <w:pStyle w:val="Heading1"/>
      </w:pPr>
    </w:p>
    <w:p w14:paraId="5B70824F" w14:textId="77777777" w:rsidR="00027189" w:rsidRDefault="00027189" w:rsidP="003C491E">
      <w:pPr>
        <w:pStyle w:val="Heading1"/>
      </w:pPr>
    </w:p>
    <w:p w14:paraId="0643EF7D" w14:textId="77777777" w:rsidR="00027189" w:rsidRDefault="00027189" w:rsidP="003C491E">
      <w:pPr>
        <w:pStyle w:val="Heading1"/>
      </w:pPr>
    </w:p>
    <w:p w14:paraId="77473944" w14:textId="77777777" w:rsidR="00027189" w:rsidRDefault="00027189" w:rsidP="003C491E">
      <w:pPr>
        <w:pStyle w:val="Heading1"/>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22"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22"/>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23"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23"/>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4" w:name="_Toc487972251"/>
      <w:r w:rsidRPr="00024D30">
        <w:rPr>
          <w:smallCaps/>
        </w:rPr>
        <w:t>6</w:t>
      </w:r>
      <w:r w:rsidR="0015276C" w:rsidRPr="00024D30">
        <w:rPr>
          <w:smallCaps/>
        </w:rPr>
        <w:t xml:space="preserve">.1.1 </w:t>
      </w:r>
      <w:r w:rsidR="0015276C" w:rsidRPr="00024D30">
        <w:rPr>
          <w:smallCaps/>
        </w:rPr>
        <w:tab/>
        <w:t>Estratégia de vida média</w:t>
      </w:r>
      <w:bookmarkEnd w:id="24"/>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5"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5"/>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6"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6"/>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7"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7"/>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8"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8"/>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9"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9"/>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30" w:name="_Toc487972257"/>
      <w:r w:rsidRPr="007F7CAE">
        <w:t>6</w:t>
      </w:r>
      <w:r w:rsidR="0015276C" w:rsidRPr="007F7CAE">
        <w:t xml:space="preserve">.3 </w:t>
      </w:r>
      <w:r w:rsidR="0015276C" w:rsidRPr="007F7CAE">
        <w:tab/>
      </w:r>
      <w:r w:rsidR="0015276C" w:rsidRPr="00EC0C87">
        <w:rPr>
          <w:color w:val="000000" w:themeColor="text1"/>
        </w:rPr>
        <w:t xml:space="preserve">Cenário </w:t>
      </w:r>
      <w:proofErr w:type="spellStart"/>
      <w:r w:rsidR="0015276C" w:rsidRPr="00EC0C87">
        <w:rPr>
          <w:color w:val="000000" w:themeColor="text1"/>
        </w:rPr>
        <w:t>eco-evolutivo</w:t>
      </w:r>
      <w:proofErr w:type="spellEnd"/>
      <w:r w:rsidR="0015276C" w:rsidRPr="00EC0C87">
        <w:rPr>
          <w:color w:val="000000" w:themeColor="text1"/>
        </w:rPr>
        <w:t>: diversas espécies com mutação</w:t>
      </w:r>
      <w:bookmarkEnd w:id="30"/>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31"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31"/>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32"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32"/>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33"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33"/>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3"/>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4">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w:t>
      </w:r>
      <w:proofErr w:type="spellStart"/>
      <w:r>
        <w:rPr>
          <w:rFonts w:ascii="Calibri Light" w:hAnsi="Calibri Light"/>
          <w:color w:val="000000" w:themeColor="text1"/>
          <w:sz w:val="22"/>
          <w:szCs w:val="22"/>
        </w:rPr>
        <w:t>uste</w:t>
      </w:r>
      <w:proofErr w:type="spellEnd"/>
      <w:r>
        <w:rPr>
          <w:rFonts w:ascii="Calibri Light" w:hAnsi="Calibri Light"/>
          <w:color w:val="000000" w:themeColor="text1"/>
          <w:sz w:val="22"/>
          <w:szCs w:val="22"/>
        </w:rPr>
        <w:t xml:space="preserv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9122" cy="8726437"/>
                    </a:xfrm>
                    <a:prstGeom prst="rect">
                      <a:avLst/>
                    </a:prstGeom>
                  </pic:spPr>
                </pic:pic>
              </a:graphicData>
            </a:graphic>
          </wp:inline>
        </w:drawing>
      </w:r>
    </w:p>
    <w:bookmarkStart w:id="34"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4"/>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xml:space="preserve">, </w:t>
      </w:r>
      <w:proofErr w:type="spellStart"/>
      <w:r w:rsidR="00A721E7">
        <w:rPr>
          <w:rFonts w:asciiTheme="majorHAnsi" w:hAnsiTheme="majorHAnsi"/>
          <w:color w:val="000000" w:themeColor="text1"/>
        </w:rPr>
        <w:t>iteroparidade</w:t>
      </w:r>
      <w:proofErr w:type="spellEnd"/>
      <w:r w:rsidR="00A721E7">
        <w:rPr>
          <w:rFonts w:asciiTheme="majorHAnsi" w:hAnsiTheme="majorHAnsi"/>
          <w:color w:val="000000" w:themeColor="text1"/>
        </w:rPr>
        <w:t xml:space="preserve"> e</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6D7C577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1247F1">
        <w:rPr>
          <w:rFonts w:asciiTheme="majorHAnsi" w:hAnsiTheme="majorHAnsi"/>
          <w:color w:val="000000" w:themeColor="text1"/>
        </w:rPr>
        <w:t>, em detrimento de fatores externos</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551582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w:t>
      </w:r>
      <w:bookmarkStart w:id="35" w:name="_GoBack"/>
      <w:bookmarkEnd w:id="35"/>
      <w:r w:rsidRPr="00980F59">
        <w:rPr>
          <w:rFonts w:asciiTheme="majorHAnsi" w:hAnsiTheme="majorHAnsi"/>
          <w:color w:val="000000" w:themeColor="text1"/>
        </w:rPr>
        <w:t xml:space="preserve">.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F16F73">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0203C96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F80E3C" w:rsidRPr="008D2FF9">
        <w:rPr>
          <w:rFonts w:asciiTheme="majorHAnsi" w:hAnsiTheme="majorHAnsi"/>
          <w:noProof/>
          <w:color w:val="000000" w:themeColor="text1"/>
        </w:rPr>
        <w:t>(Peter 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2D73179E"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202EE5" w:rsidRPr="00A148A9">
        <w:rPr>
          <w:rFonts w:asciiTheme="majorHAnsi" w:hAnsiTheme="majorHAnsi"/>
          <w:color w:val="000000" w:themeColor="text1"/>
        </w:rPr>
        <w:t>.</w:t>
      </w:r>
      <w:r w:rsidR="00202EE5" w:rsidRPr="00A148A9">
        <w:rPr>
          <w:rFonts w:asciiTheme="majorHAnsi" w:hAnsiTheme="majorHAnsi"/>
          <w:color w:val="000000" w:themeColor="text1"/>
        </w:rPr>
        <w:tab/>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202E7A0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76;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 xml:space="preserve">b;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3;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4;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7; </w:t>
      </w:r>
      <w:proofErr w:type="spellStart"/>
      <w:r w:rsidR="000240A7" w:rsidRPr="006D707F">
        <w:rPr>
          <w:rFonts w:asciiTheme="majorHAnsi" w:hAnsiTheme="majorHAnsi" w:cs="Times"/>
          <w:lang w:val="en-US"/>
        </w:rPr>
        <w:t>Ellner</w:t>
      </w:r>
      <w:proofErr w:type="spellEnd"/>
      <w:r w:rsidR="000240A7" w:rsidRPr="006D707F">
        <w:rPr>
          <w:rFonts w:asciiTheme="majorHAnsi" w:hAnsiTheme="majorHAnsi" w:cs="Times"/>
          <w:lang w:val="en-US"/>
        </w:rPr>
        <w:t xml:space="preserve">, 1986; Huisman &amp; </w:t>
      </w:r>
      <w:proofErr w:type="spellStart"/>
      <w:r w:rsidR="000240A7" w:rsidRPr="006D707F">
        <w:rPr>
          <w:rFonts w:asciiTheme="majorHAnsi" w:hAnsiTheme="majorHAnsi" w:cs="Times"/>
          <w:lang w:val="en-US"/>
        </w:rPr>
        <w:t>Weissing</w:t>
      </w:r>
      <w:proofErr w:type="spellEnd"/>
      <w:r w:rsidR="000240A7" w:rsidRPr="006D707F">
        <w:rPr>
          <w:rFonts w:asciiTheme="majorHAnsi" w:hAnsiTheme="majorHAnsi" w:cs="Times"/>
          <w:lang w:val="en-US"/>
        </w:rPr>
        <w:t xml:space="preserve">, 1999; </w:t>
      </w:r>
      <w:proofErr w:type="spellStart"/>
      <w:r w:rsidR="000240A7" w:rsidRPr="006D707F">
        <w:rPr>
          <w:rFonts w:asciiTheme="majorHAnsi" w:hAnsiTheme="majorHAnsi" w:cs="Times"/>
          <w:lang w:val="en-US"/>
        </w:rPr>
        <w:t>Levins</w:t>
      </w:r>
      <w:proofErr w:type="spellEnd"/>
      <w:r w:rsidR="000240A7" w:rsidRPr="006D707F">
        <w:rPr>
          <w:rFonts w:asciiTheme="majorHAnsi" w:hAnsiTheme="majorHAnsi" w:cs="Times"/>
          <w:lang w:val="en-US"/>
        </w:rPr>
        <w:t xml:space="preserve">, 1979; Leon &amp; </w:t>
      </w:r>
      <w:proofErr w:type="spellStart"/>
      <w:r w:rsidR="000240A7" w:rsidRPr="006D707F">
        <w:rPr>
          <w:rFonts w:asciiTheme="majorHAnsi" w:hAnsiTheme="majorHAnsi" w:cs="Times"/>
          <w:lang w:val="en-US"/>
        </w:rPr>
        <w:t>Tumpson</w:t>
      </w:r>
      <w:proofErr w:type="spellEnd"/>
      <w:r w:rsidR="000240A7" w:rsidRPr="006D707F">
        <w:rPr>
          <w:rFonts w:asciiTheme="majorHAnsi" w:hAnsiTheme="majorHAnsi" w:cs="Times"/>
          <w:lang w:val="en-US"/>
        </w:rPr>
        <w:t xml:space="preserve">, 1975; </w:t>
      </w:r>
      <w:proofErr w:type="spellStart"/>
      <w:r w:rsidR="000240A7" w:rsidRPr="006D707F">
        <w:rPr>
          <w:rFonts w:asciiTheme="majorHAnsi" w:hAnsiTheme="majorHAnsi" w:cs="Times"/>
          <w:lang w:val="en-US"/>
        </w:rPr>
        <w:t>Loreau</w:t>
      </w:r>
      <w:proofErr w:type="spellEnd"/>
      <w:r w:rsidR="000240A7" w:rsidRPr="006D707F">
        <w:rPr>
          <w:rFonts w:asciiTheme="majorHAnsi" w:hAnsiTheme="majorHAnsi" w:cs="Times"/>
          <w:lang w:val="en-US"/>
        </w:rPr>
        <w:t xml:space="preserve">, 1992; </w:t>
      </w:r>
      <w:proofErr w:type="spellStart"/>
      <w:r w:rsidR="000240A7" w:rsidRPr="006D707F">
        <w:rPr>
          <w:rFonts w:asciiTheme="majorHAnsi" w:hAnsiTheme="majorHAnsi" w:cs="Times"/>
          <w:lang w:val="en-US"/>
        </w:rPr>
        <w:t>Smth</w:t>
      </w:r>
      <w:proofErr w:type="spellEnd"/>
      <w:r w:rsidR="000240A7" w:rsidRPr="006D707F">
        <w:rPr>
          <w:rFonts w:asciiTheme="majorHAnsi" w:hAnsiTheme="majorHAnsi" w:cs="Times"/>
          <w:lang w:val="en-US"/>
        </w:rPr>
        <w:t xml:space="preserve">, 1981; </w:t>
      </w:r>
      <w:proofErr w:type="spellStart"/>
      <w:r w:rsidR="000240A7" w:rsidRPr="006D707F">
        <w:rPr>
          <w:rFonts w:asciiTheme="majorHAnsi" w:hAnsiTheme="majorHAnsi" w:cs="Times"/>
          <w:lang w:val="en-US"/>
        </w:rPr>
        <w:t>Tilman</w:t>
      </w:r>
      <w:proofErr w:type="spellEnd"/>
      <w:r w:rsidR="000240A7" w:rsidRPr="006D707F">
        <w:rPr>
          <w:rFonts w:asciiTheme="majorHAnsi" w:hAnsiTheme="majorHAnsi" w:cs="Times"/>
          <w:lang w:val="en-US"/>
        </w:rPr>
        <w:t>,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BF2A3F" w:rsidRPr="006D707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F80E3C" w:rsidRPr="006D707F">
        <w:rPr>
          <w:rFonts w:asciiTheme="majorHAnsi" w:hAnsiTheme="majorHAnsi"/>
          <w:noProof/>
          <w:color w:val="000000" w:themeColor="text1"/>
        </w:rPr>
        <w:t>(Adler et al., 2007; Peter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F80E3C" w:rsidRPr="00F80E3C">
        <w:rPr>
          <w:rFonts w:asciiTheme="majorHAnsi" w:hAnsiTheme="majorHAnsi"/>
          <w:noProof/>
          <w:color w:val="000000" w:themeColor="text1"/>
        </w:rPr>
        <w:t>(Peter 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r w:rsidR="00F815E0">
        <w:rPr>
          <w:rStyle w:val="FootnoteReference"/>
          <w:rFonts w:asciiTheme="majorHAnsi" w:hAnsiTheme="majorHAnsi"/>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 xml:space="preserve">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w:t>
      </w:r>
      <w:proofErr w:type="gramStart"/>
      <w:r w:rsidRPr="00980F59">
        <w:rPr>
          <w:rFonts w:asciiTheme="majorHAnsi" w:hAnsiTheme="majorHAnsi"/>
        </w:rPr>
        <w:t>a</w:t>
      </w:r>
      <w:proofErr w:type="gramEnd"/>
      <w:r w:rsidRPr="00980F59">
        <w:rPr>
          <w:rFonts w:asciiTheme="majorHAnsi" w:hAnsiTheme="majorHAnsi"/>
        </w:rPr>
        <w:t xml:space="preserve">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w:t>
      </w:r>
      <w:proofErr w:type="spellStart"/>
      <w:r w:rsidR="00C86248">
        <w:rPr>
          <w:rFonts w:asciiTheme="majorHAnsi" w:hAnsiTheme="majorHAnsi"/>
        </w:rPr>
        <w:t>micro-evolutivos</w:t>
      </w:r>
      <w:proofErr w:type="spellEnd"/>
      <w:r w:rsidR="00C86248">
        <w:rPr>
          <w:rFonts w:asciiTheme="majorHAnsi" w:hAnsiTheme="majorHAnsi"/>
        </w:rPr>
        <w:t xml:space="preserve">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35F62C2C" w14:textId="77777777" w:rsidR="00A0462F" w:rsidRDefault="00A0462F"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bookmarkStart w:id="36" w:name="_Toc487972262"/>
    <w:p w14:paraId="46274A3C" w14:textId="61A6AD41"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commentRangeStart w:id="37"/>
      <w:r w:rsidRPr="00D24BD2">
        <w:tab/>
      </w:r>
      <w:r w:rsidRPr="004B2563">
        <w:rPr>
          <w:color w:val="000000" w:themeColor="text1"/>
        </w:rPr>
        <w:t>CONCLUSÃO</w:t>
      </w:r>
      <w:commentRangeEnd w:id="37"/>
      <w:r w:rsidR="00515F5E" w:rsidRPr="004B2563">
        <w:rPr>
          <w:rStyle w:val="CommentReference"/>
          <w:rFonts w:eastAsiaTheme="minorHAnsi" w:cstheme="minorBidi"/>
          <w:b w:val="0"/>
          <w:noProof w:val="0"/>
          <w:color w:val="000000" w:themeColor="text1"/>
          <w:lang w:val="pt-BR"/>
        </w:rPr>
        <w:commentReference w:id="37"/>
      </w:r>
      <w:bookmarkEnd w:id="36"/>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456FE6F" w14:textId="77777777" w:rsidR="008F7530" w:rsidRDefault="008F7530" w:rsidP="002B3CB1">
      <w:pPr>
        <w:contextualSpacing/>
        <w:jc w:val="both"/>
        <w:rPr>
          <w:rFonts w:asciiTheme="majorHAnsi" w:hAnsiTheme="majorHAnsi" w:cs="Times"/>
        </w:rPr>
      </w:pPr>
    </w:p>
    <w:p w14:paraId="596F165C" w14:textId="77777777" w:rsidR="005162DF" w:rsidRDefault="005162DF" w:rsidP="002B3CB1">
      <w:pPr>
        <w:contextualSpacing/>
        <w:jc w:val="both"/>
        <w:rPr>
          <w:rFonts w:asciiTheme="majorHAnsi" w:hAnsiTheme="majorHAnsi" w:cs="Times"/>
        </w:rPr>
      </w:pPr>
    </w:p>
    <w:p w14:paraId="3DD37C3B" w14:textId="77777777" w:rsidR="005162DF" w:rsidRDefault="005162DF" w:rsidP="002B3CB1">
      <w:pPr>
        <w:contextualSpacing/>
        <w:jc w:val="both"/>
        <w:rPr>
          <w:rFonts w:asciiTheme="majorHAnsi" w:hAnsiTheme="majorHAnsi" w:cs="Times"/>
        </w:rPr>
      </w:pP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6906DC5C" w14:textId="77777777" w:rsidR="005162DF" w:rsidRDefault="005162DF" w:rsidP="002B3CB1">
      <w:pPr>
        <w:contextualSpacing/>
        <w:jc w:val="both"/>
        <w:rPr>
          <w:rFonts w:asciiTheme="majorHAnsi" w:hAnsiTheme="majorHAnsi" w:cs="Times"/>
        </w:rPr>
      </w:pPr>
    </w:p>
    <w:p w14:paraId="47409C00" w14:textId="77777777" w:rsidR="005162DF" w:rsidRDefault="005162DF" w:rsidP="002B3CB1">
      <w:pPr>
        <w:contextualSpacing/>
        <w:jc w:val="both"/>
        <w:rPr>
          <w:rFonts w:asciiTheme="majorHAnsi" w:hAnsiTheme="majorHAnsi" w:cs="Times"/>
        </w:rPr>
      </w:pPr>
    </w:p>
    <w:p w14:paraId="14AD7907" w14:textId="77777777" w:rsidR="005162DF" w:rsidRDefault="005162DF" w:rsidP="002B3CB1">
      <w:pPr>
        <w:contextualSpacing/>
        <w:jc w:val="both"/>
        <w:rPr>
          <w:rFonts w:asciiTheme="majorHAnsi" w:hAnsiTheme="majorHAnsi" w:cs="Times"/>
        </w:rPr>
      </w:pPr>
    </w:p>
    <w:p w14:paraId="5E08D0E4" w14:textId="77777777" w:rsidR="005162DF" w:rsidRDefault="005162DF" w:rsidP="002B3CB1">
      <w:pPr>
        <w:contextualSpacing/>
        <w:jc w:val="both"/>
        <w:rPr>
          <w:rFonts w:asciiTheme="majorHAnsi" w:hAnsiTheme="majorHAnsi" w:cs="Times"/>
        </w:rPr>
      </w:pPr>
    </w:p>
    <w:p w14:paraId="1342A262" w14:textId="77777777" w:rsidR="005162DF" w:rsidRDefault="005162DF" w:rsidP="002B3CB1">
      <w:pPr>
        <w:contextualSpacing/>
        <w:jc w:val="both"/>
        <w:rPr>
          <w:rFonts w:asciiTheme="majorHAnsi" w:hAnsiTheme="majorHAnsi" w:cs="Times"/>
        </w:rPr>
      </w:pPr>
    </w:p>
    <w:p w14:paraId="14FC5E62" w14:textId="77777777" w:rsidR="00E21BF7" w:rsidRDefault="00E21BF7" w:rsidP="002B3CB1">
      <w:pPr>
        <w:contextualSpacing/>
        <w:jc w:val="both"/>
        <w:rPr>
          <w:rFonts w:asciiTheme="majorHAnsi" w:hAnsiTheme="majorHAnsi" w:cs="Times"/>
        </w:rPr>
      </w:pPr>
    </w:p>
    <w:p w14:paraId="30BDA33B" w14:textId="77777777" w:rsidR="00E21BF7" w:rsidRDefault="00E21BF7" w:rsidP="002B3CB1">
      <w:pPr>
        <w:contextualSpacing/>
        <w:jc w:val="both"/>
        <w:rPr>
          <w:rFonts w:asciiTheme="majorHAnsi" w:hAnsiTheme="majorHAnsi" w:cs="Times"/>
        </w:rPr>
      </w:pPr>
    </w:p>
    <w:p w14:paraId="762BC8CD" w14:textId="77777777" w:rsidR="00E21BF7" w:rsidRDefault="00E21BF7" w:rsidP="002B3CB1">
      <w:pPr>
        <w:contextualSpacing/>
        <w:jc w:val="both"/>
        <w:rPr>
          <w:rFonts w:asciiTheme="majorHAnsi" w:hAnsiTheme="majorHAnsi" w:cs="Times"/>
        </w:rPr>
      </w:pPr>
    </w:p>
    <w:p w14:paraId="7E5C3E1F" w14:textId="77777777" w:rsidR="005162DF" w:rsidRDefault="005162DF" w:rsidP="002B3CB1">
      <w:pPr>
        <w:contextualSpacing/>
        <w:jc w:val="both"/>
        <w:rPr>
          <w:rFonts w:asciiTheme="majorHAnsi" w:hAnsiTheme="majorHAnsi" w:cs="Times"/>
        </w:rPr>
      </w:pPr>
    </w:p>
    <w:p w14:paraId="33C83821" w14:textId="77777777" w:rsidR="005162DF" w:rsidRDefault="005162DF" w:rsidP="002B3CB1">
      <w:pPr>
        <w:contextualSpacing/>
        <w:jc w:val="both"/>
        <w:rPr>
          <w:rFonts w:asciiTheme="majorHAnsi" w:hAnsiTheme="majorHAnsi" w:cs="Times"/>
        </w:rPr>
      </w:pPr>
    </w:p>
    <w:p w14:paraId="231E100C" w14:textId="77777777" w:rsidR="005162DF" w:rsidRDefault="005162DF" w:rsidP="002B3CB1">
      <w:pPr>
        <w:contextualSpacing/>
        <w:jc w:val="both"/>
        <w:rPr>
          <w:rFonts w:asciiTheme="majorHAnsi" w:hAnsiTheme="majorHAnsi" w:cs="Times"/>
        </w:rPr>
      </w:pPr>
    </w:p>
    <w:p w14:paraId="535A6FD4" w14:textId="77777777" w:rsidR="005162DF" w:rsidRDefault="005162DF" w:rsidP="002B3CB1">
      <w:pPr>
        <w:contextualSpacing/>
        <w:jc w:val="both"/>
        <w:rPr>
          <w:rFonts w:asciiTheme="majorHAnsi" w:hAnsiTheme="majorHAnsi" w:cs="Times"/>
        </w:rPr>
      </w:pPr>
    </w:p>
    <w:p w14:paraId="4F80FF31" w14:textId="77777777" w:rsidR="005162DF" w:rsidRDefault="005162DF" w:rsidP="002B3CB1">
      <w:pPr>
        <w:contextualSpacing/>
        <w:jc w:val="both"/>
        <w:rPr>
          <w:rFonts w:asciiTheme="majorHAnsi" w:hAnsiTheme="majorHAnsi" w:cs="Times"/>
        </w:rPr>
      </w:pPr>
    </w:p>
    <w:p w14:paraId="0735D0F9" w14:textId="77777777" w:rsidR="005162DF" w:rsidRDefault="005162DF" w:rsidP="002B3CB1">
      <w:pPr>
        <w:contextualSpacing/>
        <w:jc w:val="both"/>
        <w:rPr>
          <w:rFonts w:asciiTheme="majorHAnsi" w:hAnsiTheme="majorHAnsi" w:cs="Times"/>
        </w:rPr>
      </w:pPr>
    </w:p>
    <w:p w14:paraId="2ADDD702" w14:textId="77777777" w:rsidR="00202E48" w:rsidRDefault="00202E48" w:rsidP="002B3CB1">
      <w:pPr>
        <w:contextualSpacing/>
        <w:jc w:val="both"/>
        <w:rPr>
          <w:rFonts w:asciiTheme="majorHAnsi" w:hAnsiTheme="majorHAnsi" w:cs="Times"/>
        </w:rPr>
      </w:pPr>
    </w:p>
    <w:p w14:paraId="369E9F2C" w14:textId="77777777" w:rsidR="005162DF" w:rsidRDefault="005162DF" w:rsidP="002B3CB1">
      <w:pPr>
        <w:contextualSpacing/>
        <w:jc w:val="both"/>
        <w:rPr>
          <w:rFonts w:asciiTheme="majorHAnsi" w:hAnsiTheme="majorHAnsi" w:cs="Times"/>
        </w:rPr>
      </w:pPr>
    </w:p>
    <w:p w14:paraId="7E4D3618"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rPr>
      </w:pPr>
    </w:p>
    <w:bookmarkStart w:id="38"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8"/>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sorte a de vocês que a resposta é anônima) e apenas 5 pes</w:t>
      </w:r>
      <w:r w:rsidR="00EB2C69">
        <w:rPr>
          <w:rFonts w:asciiTheme="majorHAnsi" w:hAnsiTheme="majorHAnsi" w:cs="Times"/>
        </w:rPr>
        <w:t xml:space="preserve">soas (6 comigo) acham muito </w:t>
      </w:r>
      <w:proofErr w:type="spellStart"/>
      <w:r w:rsidR="00EB2C69">
        <w:rPr>
          <w:rFonts w:asciiTheme="majorHAnsi" w:hAnsiTheme="majorHAnsi" w:cs="Times"/>
        </w:rPr>
        <w:lastRenderedPageBreak/>
        <w:t>estiloso</w:t>
      </w:r>
      <w:proofErr w:type="spellEnd"/>
      <w:r w:rsidR="00EB2C69">
        <w:rPr>
          <w:rFonts w:asciiTheme="majorHAnsi" w:hAnsiTheme="majorHAnsi" w:cs="Times"/>
        </w:rPr>
        <w:t xml:space="preserve"> ou o</w:t>
      </w:r>
      <w:r>
        <w:rPr>
          <w:rFonts w:asciiTheme="majorHAnsi" w:hAnsiTheme="majorHAnsi" w:cs="Times"/>
        </w:rPr>
        <w:t xml:space="preserve"> própri</w:t>
      </w:r>
      <w:r w:rsidR="00EB2C69">
        <w:rPr>
          <w:rFonts w:asciiTheme="majorHAnsi" w:hAnsiTheme="majorHAnsi" w:cs="Times"/>
        </w:rPr>
        <w:t xml:space="preserve">o </w:t>
      </w:r>
      <w:proofErr w:type="spellStart"/>
      <w:r w:rsidR="00EB2C69">
        <w:rPr>
          <w:rFonts w:asciiTheme="majorHAnsi" w:hAnsiTheme="majorHAnsi" w:cs="Times"/>
        </w:rPr>
        <w:t>Neymar</w:t>
      </w:r>
      <w:proofErr w:type="spellEnd"/>
      <w:r w:rsidR="00EB2C69">
        <w:rPr>
          <w:rFonts w:asciiTheme="majorHAnsi" w:hAnsiTheme="majorHAnsi" w:cs="Times"/>
        </w:rPr>
        <w:t xml:space="preserve">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623E1FC" w14:textId="6CA36D95"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5E5BC5B0" w:rsidR="00A966F8" w:rsidRDefault="00C4378D" w:rsidP="00C4378D">
      <w:pPr>
        <w:widowControl w:val="0"/>
        <w:autoSpaceDE w:val="0"/>
        <w:autoSpaceDN w:val="0"/>
        <w:adjustRightInd w:val="0"/>
        <w:spacing w:after="240"/>
        <w:ind w:left="720" w:firstLine="720"/>
        <w:contextualSpacing/>
        <w:jc w:val="right"/>
        <w:rPr>
          <w:rFonts w:asciiTheme="majorHAnsi" w:hAnsiTheme="majorHAnsi" w:cs="Times"/>
        </w:rPr>
      </w:pPr>
      <w:r w:rsidRPr="00C4378D">
        <w:rPr>
          <w:rFonts w:asciiTheme="majorHAnsi" w:hAnsiTheme="majorHAnsi" w:cs="Times"/>
          <w:noProof/>
          <w:lang w:val="en-US"/>
        </w:rPr>
        <w:drawing>
          <wp:inline distT="0" distB="0" distL="0" distR="0" wp14:anchorId="3E2AD897" wp14:editId="10F44AD3">
            <wp:extent cx="2375535" cy="2406628"/>
            <wp:effectExtent l="177800" t="50800" r="374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760679">
                      <a:off x="0" y="0"/>
                      <a:ext cx="2379690" cy="2410837"/>
                    </a:xfrm>
                    <a:prstGeom prst="rect">
                      <a:avLst/>
                    </a:prstGeom>
                  </pic:spPr>
                </pic:pic>
              </a:graphicData>
            </a:graphic>
          </wp:inline>
        </w:drawing>
      </w:r>
    </w:p>
    <w:p w14:paraId="281B8A9D" w14:textId="14670CA8" w:rsidR="00B74361" w:rsidRPr="00202E48" w:rsidRDefault="001D58B0" w:rsidP="00B74361">
      <w:pPr>
        <w:widowControl w:val="0"/>
        <w:autoSpaceDE w:val="0"/>
        <w:autoSpaceDN w:val="0"/>
        <w:adjustRightInd w:val="0"/>
        <w:spacing w:after="240"/>
        <w:ind w:left="720" w:firstLine="720"/>
        <w:contextualSpacing/>
        <w:jc w:val="right"/>
        <w:rPr>
          <w:rFonts w:cs="Times"/>
          <w:i/>
        </w:rPr>
      </w:pPr>
      <w:r>
        <w:rPr>
          <w:rFonts w:cs="Times"/>
          <w:i/>
        </w:rPr>
        <w:t>Fim</w:t>
      </w:r>
    </w:p>
    <w:bookmarkStart w:id="39" w:name="_Toc487972264"/>
    <w:commentRangeStart w:id="40"/>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commentRangeEnd w:id="40"/>
      <w:r w:rsidR="00E3468F" w:rsidRPr="004B2563">
        <w:rPr>
          <w:rStyle w:val="CommentReference"/>
          <w:rFonts w:eastAsiaTheme="minorHAnsi" w:cstheme="minorBidi"/>
          <w:b w:val="0"/>
          <w:noProof w:val="0"/>
          <w:color w:val="000000" w:themeColor="text1"/>
          <w:lang w:val="pt-BR"/>
        </w:rPr>
        <w:commentReference w:id="40"/>
      </w:r>
      <w:bookmarkEnd w:id="39"/>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0F25B189"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18BA16F6" w14:textId="2DEF216C" w:rsidR="00627DBD" w:rsidRPr="00627DBD" w:rsidRDefault="00117284"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627DBD" w:rsidRPr="00627DBD">
        <w:rPr>
          <w:rFonts w:ascii="Calibri Light" w:eastAsia="Times New Roman" w:hAnsi="Calibri Light" w:cs="Times New Roman"/>
          <w:noProof/>
        </w:rPr>
        <w:t xml:space="preserve">Abrams, P. A. (2005). “Adaptive Dynamics” vs. “adaptive dynamics”. </w:t>
      </w:r>
      <w:r w:rsidR="00627DBD" w:rsidRPr="00627DBD">
        <w:rPr>
          <w:rFonts w:ascii="Calibri Light" w:eastAsia="Times New Roman" w:hAnsi="Calibri Light" w:cs="Times New Roman"/>
          <w:i/>
          <w:iCs/>
          <w:noProof/>
        </w:rPr>
        <w:t>Journal of Evolutionary Biology</w:t>
      </w:r>
      <w:r w:rsidR="00627DBD" w:rsidRPr="00627DBD">
        <w:rPr>
          <w:rFonts w:ascii="Calibri Light" w:eastAsia="Times New Roman" w:hAnsi="Calibri Light" w:cs="Times New Roman"/>
          <w:noProof/>
        </w:rPr>
        <w:t xml:space="preserve">, </w:t>
      </w:r>
      <w:r w:rsidR="00627DBD" w:rsidRPr="00627DBD">
        <w:rPr>
          <w:rFonts w:ascii="Calibri Light" w:eastAsia="Times New Roman" w:hAnsi="Calibri Light" w:cs="Times New Roman"/>
          <w:i/>
          <w:iCs/>
          <w:noProof/>
        </w:rPr>
        <w:t>18</w:t>
      </w:r>
      <w:r w:rsidR="00627DBD" w:rsidRPr="00627DBD">
        <w:rPr>
          <w:rFonts w:ascii="Calibri Light" w:eastAsia="Times New Roman" w:hAnsi="Calibri Light" w:cs="Times New Roman"/>
          <w:noProof/>
        </w:rPr>
        <w:t>(5), 1162–1165. http://doi.org/10.1111/j.1420-9101.2004.00843.x</w:t>
      </w:r>
    </w:p>
    <w:p w14:paraId="360FA98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Adler, P. B., HilleRislambers, J., &amp; Levine, J. M. (2007). A niche for neutrality.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w:t>
      </w:r>
      <w:r w:rsidRPr="00627DBD">
        <w:rPr>
          <w:rFonts w:ascii="Calibri Light" w:eastAsia="Times New Roman" w:hAnsi="Calibri Light" w:cs="Times New Roman"/>
          <w:noProof/>
        </w:rPr>
        <w:t>(2), 95–104. http://doi.org/10.1111/j.1461-0248.2006.00996.x</w:t>
      </w:r>
    </w:p>
    <w:p w14:paraId="11E7181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w:t>
      </w:r>
      <w:r w:rsidRPr="00627DBD">
        <w:rPr>
          <w:rFonts w:ascii="Calibri Light" w:eastAsia="Times New Roman" w:hAnsi="Calibri Light" w:cs="Times New Roman"/>
          <w:noProof/>
        </w:rPr>
        <w:t>(1), 78–85. http://doi.org/10.1111/j.1461-0248.2005.00844.x</w:t>
      </w:r>
    </w:p>
    <w:p w14:paraId="69946D8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627DBD">
        <w:rPr>
          <w:rFonts w:ascii="Calibri Light" w:eastAsia="Times New Roman" w:hAnsi="Calibri Light" w:cs="Times New Roman"/>
          <w:i/>
          <w:iCs/>
          <w:noProof/>
        </w:rPr>
        <w:t>Annals of the New York Academy of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206</w:t>
      </w:r>
      <w:r w:rsidRPr="00627DBD">
        <w:rPr>
          <w:rFonts w:ascii="Calibri Light" w:eastAsia="Times New Roman" w:hAnsi="Calibri Light" w:cs="Times New Roman"/>
          <w:noProof/>
        </w:rPr>
        <w:t>, 17–34. http://doi.org/10.1111/j.1749-6632.2010.05706.x</w:t>
      </w:r>
    </w:p>
    <w:p w14:paraId="7E3B4E00"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47</w:t>
      </w:r>
      <w:r w:rsidRPr="00627DBD">
        <w:rPr>
          <w:rFonts w:ascii="Calibri Light" w:eastAsia="Times New Roman" w:hAnsi="Calibri Light" w:cs="Times New Roman"/>
          <w:noProof/>
        </w:rPr>
        <w:t>(1), 115–139.</w:t>
      </w:r>
    </w:p>
    <w:p w14:paraId="442C5467"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enton, T. G., &amp; Grant, A. (1999). Optimal Reproductive Effort in Stochastic, Density-Dependent Environments, </w:t>
      </w:r>
      <w:r w:rsidRPr="00627DBD">
        <w:rPr>
          <w:rFonts w:ascii="Calibri Light" w:eastAsia="Times New Roman" w:hAnsi="Calibri Light" w:cs="Times New Roman"/>
          <w:i/>
          <w:iCs/>
          <w:noProof/>
        </w:rPr>
        <w:t>53</w:t>
      </w:r>
      <w:r w:rsidRPr="00627DBD">
        <w:rPr>
          <w:rFonts w:ascii="Calibri Light" w:eastAsia="Times New Roman" w:hAnsi="Calibri Light" w:cs="Times New Roman"/>
          <w:noProof/>
        </w:rPr>
        <w:t>(3), 677–688.</w:t>
      </w:r>
    </w:p>
    <w:p w14:paraId="73AEDDB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ohn, K., Pavlick, R., Reu, B., &amp; Kleidon, A. (2014). The strengths of r- And K-selection shape diversity-disturbance relationships. </w:t>
      </w:r>
      <w:r w:rsidRPr="00627DBD">
        <w:rPr>
          <w:rFonts w:ascii="Calibri Light" w:eastAsia="Times New Roman" w:hAnsi="Calibri Light" w:cs="Times New Roman"/>
          <w:i/>
          <w:iCs/>
          <w:noProof/>
        </w:rPr>
        <w:t>PLoS ON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w:t>
      </w:r>
      <w:r w:rsidRPr="00627DBD">
        <w:rPr>
          <w:rFonts w:ascii="Calibri Light" w:eastAsia="Times New Roman" w:hAnsi="Calibri Light" w:cs="Times New Roman"/>
          <w:noProof/>
        </w:rPr>
        <w:t>(4). http://doi.org/10.1371/journal.pone.0095659</w:t>
      </w:r>
    </w:p>
    <w:p w14:paraId="167D923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onsall, M. B. (2004). Life History Trade-Offs Assemble Ecological Guilds.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06</w:t>
      </w:r>
      <w:r w:rsidRPr="00627DBD">
        <w:rPr>
          <w:rFonts w:ascii="Calibri Light" w:eastAsia="Times New Roman" w:hAnsi="Calibri Light" w:cs="Times New Roman"/>
          <w:noProof/>
        </w:rPr>
        <w:t>(5693), 111–114. http://doi.org/10.1126/science.1100680</w:t>
      </w:r>
    </w:p>
    <w:p w14:paraId="6A5E6FC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Bürger, R., &amp; Gimelfarb, A. (2002). Fluctuating environments and the role of mutation in maintaining quantitative genetic variation. </w:t>
      </w:r>
      <w:r w:rsidRPr="00627DBD">
        <w:rPr>
          <w:rFonts w:ascii="Calibri Light" w:eastAsia="Times New Roman" w:hAnsi="Calibri Light" w:cs="Times New Roman"/>
          <w:i/>
          <w:iCs/>
          <w:noProof/>
        </w:rPr>
        <w:t>Genetical research</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0</w:t>
      </w:r>
      <w:r w:rsidRPr="00627DBD">
        <w:rPr>
          <w:rFonts w:ascii="Calibri Light" w:eastAsia="Times New Roman" w:hAnsi="Calibri Light" w:cs="Times New Roman"/>
          <w:noProof/>
        </w:rPr>
        <w:t>(1), 31–46. http://doi.org/10.1017/S0016672302005682</w:t>
      </w:r>
    </w:p>
    <w:p w14:paraId="43F37A3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adotte, M. W. (2007). Competition-colonization trade-offs and disturbance effects at multiple scales.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8</w:t>
      </w:r>
      <w:r w:rsidRPr="00627DBD">
        <w:rPr>
          <w:rFonts w:ascii="Calibri Light" w:eastAsia="Times New Roman" w:hAnsi="Calibri Light" w:cs="Times New Roman"/>
          <w:noProof/>
        </w:rPr>
        <w:t>(4), 823–829. http://doi.org/10.1890/06-1117</w:t>
      </w:r>
    </w:p>
    <w:p w14:paraId="6EA5588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hesson, P. (1994). Multispecies Competition in Variable Environments. </w:t>
      </w:r>
      <w:r w:rsidRPr="00627DBD">
        <w:rPr>
          <w:rFonts w:ascii="Calibri Light" w:eastAsia="Times New Roman" w:hAnsi="Calibri Light" w:cs="Times New Roman"/>
          <w:i/>
          <w:iCs/>
          <w:noProof/>
        </w:rPr>
        <w:t>Theoretical Population Biology</w:t>
      </w:r>
      <w:r w:rsidRPr="00627DBD">
        <w:rPr>
          <w:rFonts w:ascii="Calibri Light" w:eastAsia="Times New Roman" w:hAnsi="Calibri Light" w:cs="Times New Roman"/>
          <w:noProof/>
        </w:rPr>
        <w:t>. http://doi.org/http://dx.doi.org/10.1006/tpbi.1994.1013</w:t>
      </w:r>
    </w:p>
    <w:p w14:paraId="584292E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hesson, P. (2000). Mechanisms of Maintenance of Species Diversity. </w:t>
      </w:r>
      <w:r w:rsidRPr="00627DBD">
        <w:rPr>
          <w:rFonts w:ascii="Calibri Light" w:eastAsia="Times New Roman" w:hAnsi="Calibri Light" w:cs="Times New Roman"/>
          <w:i/>
          <w:iCs/>
          <w:noProof/>
        </w:rPr>
        <w:t>Annual Review of Ecology and Systematic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1</w:t>
      </w:r>
      <w:r w:rsidRPr="00627DBD">
        <w:rPr>
          <w:rFonts w:ascii="Calibri Light" w:eastAsia="Times New Roman" w:hAnsi="Calibri Light" w:cs="Times New Roman"/>
          <w:noProof/>
        </w:rPr>
        <w:t>, 343–366.</w:t>
      </w:r>
    </w:p>
    <w:p w14:paraId="0D0B846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lastRenderedPageBreak/>
        <w:t xml:space="preserve">Clark, J. S. (2010). Individuals and the Variation Needed for High Species Diversity in Forest Trees.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27</w:t>
      </w:r>
      <w:r w:rsidRPr="00627DBD">
        <w:rPr>
          <w:rFonts w:ascii="Calibri Light" w:eastAsia="Times New Roman" w:hAnsi="Calibri Light" w:cs="Times New Roman"/>
          <w:noProof/>
        </w:rPr>
        <w:t>(5969), 1129–1132. http://doi.org/10.1126/science.1183506</w:t>
      </w:r>
    </w:p>
    <w:p w14:paraId="0DE382B8"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onnell, J. H. (1978). Diversity in Tropical Rain Forests and Coral Reefs High diversity of trees and corals is maintained.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99</w:t>
      </w:r>
      <w:r w:rsidRPr="00627DBD">
        <w:rPr>
          <w:rFonts w:ascii="Calibri Light" w:eastAsia="Times New Roman" w:hAnsi="Calibri Light" w:cs="Times New Roman"/>
          <w:noProof/>
        </w:rPr>
        <w:t>(4335), 1302–1310.</w:t>
      </w:r>
    </w:p>
    <w:p w14:paraId="6C1A86C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Crutsinger, G. M. (2016). A community genetics perspective: Opportunities for the coming decade. </w:t>
      </w:r>
      <w:r w:rsidRPr="00627DBD">
        <w:rPr>
          <w:rFonts w:ascii="Calibri Light" w:eastAsia="Times New Roman" w:hAnsi="Calibri Light" w:cs="Times New Roman"/>
          <w:i/>
          <w:iCs/>
          <w:noProof/>
        </w:rPr>
        <w:t>New Phytolog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10</w:t>
      </w:r>
      <w:r w:rsidRPr="00627DBD">
        <w:rPr>
          <w:rFonts w:ascii="Calibri Light" w:eastAsia="Times New Roman" w:hAnsi="Calibri Light" w:cs="Times New Roman"/>
          <w:noProof/>
        </w:rPr>
        <w:t>(1), 65–70. http://doi.org/10.1111/nph.13537</w:t>
      </w:r>
    </w:p>
    <w:p w14:paraId="50B0D057"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Díaz, S., Kattge, J., Cornelissen, J. H. C., Wright, I. J., Lavorel, S., Dray, S., … Gorné, L. D. (2016). The global spectrum of plant form and function. </w:t>
      </w:r>
      <w:r w:rsidRPr="00627DBD">
        <w:rPr>
          <w:rFonts w:ascii="Calibri Light" w:eastAsia="Times New Roman" w:hAnsi="Calibri Light" w:cs="Times New Roman"/>
          <w:i/>
          <w:iCs/>
          <w:noProof/>
        </w:rPr>
        <w:t>Natur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529</w:t>
      </w:r>
      <w:r w:rsidRPr="00627DBD">
        <w:rPr>
          <w:rFonts w:ascii="Calibri Light" w:eastAsia="Times New Roman" w:hAnsi="Calibri Light" w:cs="Times New Roman"/>
          <w:noProof/>
        </w:rPr>
        <w:t>(7585), 1–17. http://doi.org/10.1038/nature16489</w:t>
      </w:r>
    </w:p>
    <w:p w14:paraId="2A3569D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Ellner, S. P. (1985). ESS Germination Strategies in Randomly Varying Environments. </w:t>
      </w:r>
      <w:r w:rsidRPr="00627DBD">
        <w:rPr>
          <w:rFonts w:ascii="Calibri Light" w:eastAsia="Times New Roman" w:hAnsi="Calibri Light" w:cs="Times New Roman"/>
          <w:i/>
          <w:iCs/>
          <w:noProof/>
        </w:rPr>
        <w:t>Theoretical Population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8</w:t>
      </w:r>
      <w:r w:rsidRPr="00627DBD">
        <w:rPr>
          <w:rFonts w:ascii="Calibri Light" w:eastAsia="Times New Roman" w:hAnsi="Calibri Light" w:cs="Times New Roman"/>
          <w:noProof/>
        </w:rPr>
        <w:t>.</w:t>
      </w:r>
    </w:p>
    <w:p w14:paraId="5E2ABEA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Fisher, C. K., &amp; Mehta, P. (2013). A phase transition between the niche and neutral regimes in ecology, </w:t>
      </w:r>
      <w:r w:rsidRPr="00627DBD">
        <w:rPr>
          <w:rFonts w:ascii="Calibri Light" w:eastAsia="Times New Roman" w:hAnsi="Calibri Light" w:cs="Times New Roman"/>
          <w:i/>
          <w:iCs/>
          <w:noProof/>
        </w:rPr>
        <w:t>111</w:t>
      </w:r>
      <w:r w:rsidRPr="00627DBD">
        <w:rPr>
          <w:rFonts w:ascii="Calibri Light" w:eastAsia="Times New Roman" w:hAnsi="Calibri Light" w:cs="Times New Roman"/>
          <w:noProof/>
        </w:rPr>
        <w:t>(36), 13111–13116. http://doi.org/10.1073/pnas.1405637111</w:t>
      </w:r>
    </w:p>
    <w:p w14:paraId="28E0696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Fox, J. W. (2013). The intermediate disturbance hypothesis should be abandoned.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8</w:t>
      </w:r>
      <w:r w:rsidRPr="00627DBD">
        <w:rPr>
          <w:rFonts w:ascii="Calibri Light" w:eastAsia="Times New Roman" w:hAnsi="Calibri Light" w:cs="Times New Roman"/>
          <w:noProof/>
        </w:rPr>
        <w:t>(2), 86–92. http://doi.org/10.1016/j.tree.2012.08.014</w:t>
      </w:r>
    </w:p>
    <w:p w14:paraId="443772D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Fussmann, G. F., Loreau, M., &amp; Abrams, P. A. (2007). Eco-evolutionary dynamics of communities and ecosystems. </w:t>
      </w:r>
      <w:r w:rsidRPr="00627DBD">
        <w:rPr>
          <w:rFonts w:ascii="Calibri Light" w:eastAsia="Times New Roman" w:hAnsi="Calibri Light" w:cs="Times New Roman"/>
          <w:i/>
          <w:iCs/>
          <w:noProof/>
        </w:rPr>
        <w:t>Functional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1</w:t>
      </w:r>
      <w:r w:rsidRPr="00627DBD">
        <w:rPr>
          <w:rFonts w:ascii="Calibri Light" w:eastAsia="Times New Roman" w:hAnsi="Calibri Light" w:cs="Times New Roman"/>
          <w:noProof/>
        </w:rPr>
        <w:t>(3), 465–477. http://doi.org/10.1111/j.1365-2435.2007.01275.x</w:t>
      </w:r>
    </w:p>
    <w:p w14:paraId="1E3EBD8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adgil, M., &amp; Bossert, W. H. (1970). Life Historical Consequences of Natural Selec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4</w:t>
      </w:r>
      <w:r w:rsidRPr="00627DBD">
        <w:rPr>
          <w:rFonts w:ascii="Calibri Light" w:eastAsia="Times New Roman" w:hAnsi="Calibri Light" w:cs="Times New Roman"/>
          <w:noProof/>
        </w:rPr>
        <w:t>(935), 1–24.</w:t>
      </w:r>
    </w:p>
    <w:p w14:paraId="67FA1984"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627DBD">
        <w:rPr>
          <w:rFonts w:ascii="Calibri Light" w:eastAsia="Times New Roman" w:hAnsi="Calibri Light" w:cs="Times New Roman"/>
          <w:i/>
          <w:iCs/>
          <w:noProof/>
        </w:rPr>
        <w:t>Evolutionary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2</w:t>
      </w:r>
      <w:r w:rsidRPr="00627DBD">
        <w:rPr>
          <w:rFonts w:ascii="Calibri Light" w:eastAsia="Times New Roman" w:hAnsi="Calibri Light" w:cs="Times New Roman"/>
          <w:noProof/>
        </w:rPr>
        <w:t>, 35–57.</w:t>
      </w:r>
    </w:p>
    <w:p w14:paraId="00B1DA9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rant, P. R. (1972). Convergent and divergent character displacement. </w:t>
      </w:r>
      <w:r w:rsidRPr="00627DBD">
        <w:rPr>
          <w:rFonts w:ascii="Calibri Light" w:eastAsia="Times New Roman" w:hAnsi="Calibri Light" w:cs="Times New Roman"/>
          <w:i/>
          <w:iCs/>
          <w:noProof/>
        </w:rPr>
        <w:t>Biological Journal of the Linnean Societ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4</w:t>
      </w:r>
      <w:r w:rsidRPr="00627DBD">
        <w:rPr>
          <w:rFonts w:ascii="Calibri Light" w:eastAsia="Times New Roman" w:hAnsi="Calibri Light" w:cs="Times New Roman"/>
          <w:noProof/>
        </w:rPr>
        <w:t>(March), 39–68. http://doi.org/10.1111/j.1095-8312.1972.tb00690.x</w:t>
      </w:r>
    </w:p>
    <w:p w14:paraId="421C5D9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ravel, D., Canham, C. D., Beaudet, M., &amp; Messier, C. (2006). Reconciling niche and neutrality: The continuum hypothesis.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w:t>
      </w:r>
      <w:r w:rsidRPr="00627DBD">
        <w:rPr>
          <w:rFonts w:ascii="Calibri Light" w:eastAsia="Times New Roman" w:hAnsi="Calibri Light" w:cs="Times New Roman"/>
          <w:noProof/>
        </w:rPr>
        <w:t>(4), 399–409. http://doi.org/10.1111/j.1461-0248.2006.00884.x</w:t>
      </w:r>
    </w:p>
    <w:p w14:paraId="553FA8F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rime, J. P. (1973). Competitive exclusion in herbaceous vegetation. </w:t>
      </w:r>
      <w:r w:rsidRPr="00627DBD">
        <w:rPr>
          <w:rFonts w:ascii="Calibri Light" w:eastAsia="Times New Roman" w:hAnsi="Calibri Light" w:cs="Times New Roman"/>
          <w:i/>
          <w:iCs/>
          <w:noProof/>
        </w:rPr>
        <w:t>Natur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42</w:t>
      </w:r>
      <w:r w:rsidRPr="00627DBD">
        <w:rPr>
          <w:rFonts w:ascii="Calibri Light" w:eastAsia="Times New Roman" w:hAnsi="Calibri Light" w:cs="Times New Roman"/>
          <w:noProof/>
        </w:rPr>
        <w:t>(5396), 344–347. http://doi.org/10.1038/242344a0</w:t>
      </w:r>
    </w:p>
    <w:p w14:paraId="064331F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Grime, J. P. (1979). </w:t>
      </w:r>
      <w:r w:rsidRPr="00627DBD">
        <w:rPr>
          <w:rFonts w:ascii="Calibri Light" w:eastAsia="Times New Roman" w:hAnsi="Calibri Light" w:cs="Times New Roman"/>
          <w:i/>
          <w:iCs/>
          <w:noProof/>
        </w:rPr>
        <w:t>Plant Strategies and Vegetation Processes</w:t>
      </w:r>
      <w:r w:rsidRPr="00627DBD">
        <w:rPr>
          <w:rFonts w:ascii="Calibri Light" w:eastAsia="Times New Roman" w:hAnsi="Calibri Light" w:cs="Times New Roman"/>
          <w:noProof/>
        </w:rPr>
        <w:t>. John Wiley &amp; Sons.</w:t>
      </w:r>
    </w:p>
    <w:p w14:paraId="5AE0260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w:t>
      </w:r>
      <w:r w:rsidRPr="00627DBD">
        <w:rPr>
          <w:rFonts w:ascii="Calibri Light" w:eastAsia="Times New Roman" w:hAnsi="Calibri Light" w:cs="Times New Roman"/>
          <w:noProof/>
        </w:rPr>
        <w:t>(10), 1114–1127. http://doi.org/10.1111/j.1461-0248.2005.00812.x</w:t>
      </w:r>
    </w:p>
    <w:p w14:paraId="641F797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lastRenderedPageBreak/>
        <w:t xml:space="preserve">Hall, A. R., Miller, A. D., Leggett, H. C., Roxburgh, S. H., Buckling, A., &amp; Shea, K. (2012). Diversity – disturbance relationships: frequency and intensity interact. </w:t>
      </w:r>
      <w:r w:rsidRPr="00627DBD">
        <w:rPr>
          <w:rFonts w:ascii="Calibri Light" w:eastAsia="Times New Roman" w:hAnsi="Calibri Light" w:cs="Times New Roman"/>
          <w:i/>
          <w:iCs/>
          <w:noProof/>
        </w:rPr>
        <w:t>Bi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w:t>
      </w:r>
      <w:r w:rsidRPr="00627DBD">
        <w:rPr>
          <w:rFonts w:ascii="Calibri Light" w:eastAsia="Times New Roman" w:hAnsi="Calibri Light" w:cs="Times New Roman"/>
          <w:noProof/>
        </w:rPr>
        <w:t>, 768–771. http://doi.org/10.1098/rsbl.2012.0282</w:t>
      </w:r>
    </w:p>
    <w:p w14:paraId="26848AE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ardin, G. (1960). The Competitive Exclusion Principle.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http://doi.org/10.1126/science.131.3409.1292</w:t>
      </w:r>
    </w:p>
    <w:p w14:paraId="45D269C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astings, A. (1980). Disturbance, coexistence, history, and competition for space. </w:t>
      </w:r>
      <w:r w:rsidRPr="00627DBD">
        <w:rPr>
          <w:rFonts w:ascii="Calibri Light" w:eastAsia="Times New Roman" w:hAnsi="Calibri Light" w:cs="Times New Roman"/>
          <w:i/>
          <w:iCs/>
          <w:noProof/>
        </w:rPr>
        <w:t>Theoretical Population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8</w:t>
      </w:r>
      <w:r w:rsidRPr="00627DBD">
        <w:rPr>
          <w:rFonts w:ascii="Calibri Light" w:eastAsia="Times New Roman" w:hAnsi="Calibri Light" w:cs="Times New Roman"/>
          <w:noProof/>
        </w:rPr>
        <w:t>(3), 363–373. http://doi.org/10.1016/0040-5809(80)90059-3</w:t>
      </w:r>
    </w:p>
    <w:p w14:paraId="34301224"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érault, B. (2007). Reconciling niche and neutrality through the Emergent Group approach. </w:t>
      </w:r>
      <w:r w:rsidRPr="00627DBD">
        <w:rPr>
          <w:rFonts w:ascii="Calibri Light" w:eastAsia="Times New Roman" w:hAnsi="Calibri Light" w:cs="Times New Roman"/>
          <w:i/>
          <w:iCs/>
          <w:noProof/>
        </w:rPr>
        <w:t>Perspectives in Plant Ecology, Evolution and Systematic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w:t>
      </w:r>
      <w:r w:rsidRPr="00627DBD">
        <w:rPr>
          <w:rFonts w:ascii="Calibri Light" w:eastAsia="Times New Roman" w:hAnsi="Calibri Light" w:cs="Times New Roman"/>
          <w:noProof/>
        </w:rPr>
        <w:t>(2), 71–78. http://doi.org/10.1016/j.ppees.2007.08.001</w:t>
      </w:r>
    </w:p>
    <w:p w14:paraId="3334C0A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olt, R. D. (2006). Emergent neutrality.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1</w:t>
      </w:r>
      <w:r w:rsidRPr="00627DBD">
        <w:rPr>
          <w:rFonts w:ascii="Calibri Light" w:eastAsia="Times New Roman" w:hAnsi="Calibri Light" w:cs="Times New Roman"/>
          <w:noProof/>
        </w:rPr>
        <w:t>(10).</w:t>
      </w:r>
    </w:p>
    <w:p w14:paraId="09D07F4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bbell, S. P. (2001). </w:t>
      </w:r>
      <w:r w:rsidRPr="00627DBD">
        <w:rPr>
          <w:rFonts w:ascii="Calibri Light" w:eastAsia="Times New Roman" w:hAnsi="Calibri Light" w:cs="Times New Roman"/>
          <w:i/>
          <w:iCs/>
          <w:noProof/>
        </w:rPr>
        <w:t>The Unified Neutral Theory of Biodiversity and Biogeograph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Princeton University Press</w:t>
      </w:r>
      <w:r w:rsidRPr="00627DBD">
        <w:rPr>
          <w:rFonts w:ascii="Calibri Light" w:eastAsia="Times New Roman" w:hAnsi="Calibri Light" w:cs="Times New Roman"/>
          <w:noProof/>
        </w:rPr>
        <w:t>.</w:t>
      </w:r>
    </w:p>
    <w:p w14:paraId="1EAF4C6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w:t>
      </w:r>
      <w:r w:rsidRPr="00627DBD">
        <w:rPr>
          <w:rFonts w:ascii="Calibri Light" w:eastAsia="Times New Roman" w:hAnsi="Calibri Light" w:cs="Times New Roman"/>
          <w:noProof/>
        </w:rPr>
        <w:t>(9), 849–864. http://doi.org/10.1111/j.1461-0248.2007.01075.x</w:t>
      </w:r>
    </w:p>
    <w:p w14:paraId="461349E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ghes, A. R., Inouye, B. D., Johnson, M. T. J., Underwood, N., &amp; Vellend, M. (2008). Ecological consequences of genetic diversity.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1</w:t>
      </w:r>
      <w:r w:rsidRPr="00627DBD">
        <w:rPr>
          <w:rFonts w:ascii="Calibri Light" w:eastAsia="Times New Roman" w:hAnsi="Calibri Light" w:cs="Times New Roman"/>
          <w:noProof/>
        </w:rPr>
        <w:t>(6), 609–623. http://doi.org/10.1111/j.1461-0248.2008.01179.x</w:t>
      </w:r>
    </w:p>
    <w:p w14:paraId="6D0658F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ston, M. (1979). A General Hypothesis of Species Diversity.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13</w:t>
      </w:r>
      <w:r w:rsidRPr="00627DBD">
        <w:rPr>
          <w:rFonts w:ascii="Calibri Light" w:eastAsia="Times New Roman" w:hAnsi="Calibri Light" w:cs="Times New Roman"/>
          <w:noProof/>
        </w:rPr>
        <w:t>(1), 81–101.</w:t>
      </w:r>
    </w:p>
    <w:p w14:paraId="278FCAD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Hutchinson, G. E. (1957). Concluding Remarks. </w:t>
      </w:r>
      <w:r w:rsidRPr="00627DBD">
        <w:rPr>
          <w:rFonts w:ascii="Calibri Light" w:eastAsia="Times New Roman" w:hAnsi="Calibri Light" w:cs="Times New Roman"/>
          <w:i/>
          <w:iCs/>
          <w:noProof/>
        </w:rPr>
        <w:t>Cold Spring Harbor Symposia on Quantitative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2</w:t>
      </w:r>
      <w:r w:rsidRPr="00627DBD">
        <w:rPr>
          <w:rFonts w:ascii="Calibri Light" w:eastAsia="Times New Roman" w:hAnsi="Calibri Light" w:cs="Times New Roman"/>
          <w:noProof/>
        </w:rPr>
        <w:t>(0), 415–427. http://doi.org/10.1101/SQB.1957.022.01.039</w:t>
      </w:r>
    </w:p>
    <w:p w14:paraId="52660634"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Johnson, M. T. J., &amp; Stinchcombe, J. R. (2007). An emerging synthesis between community ecology and evolutionary biology.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2</w:t>
      </w:r>
      <w:r w:rsidRPr="00627DBD">
        <w:rPr>
          <w:rFonts w:ascii="Calibri Light" w:eastAsia="Times New Roman" w:hAnsi="Calibri Light" w:cs="Times New Roman"/>
          <w:noProof/>
        </w:rPr>
        <w:t>(5), 250–257. http://doi.org/10.1016/j.tree.2007.01.014</w:t>
      </w:r>
    </w:p>
    <w:p w14:paraId="2F08E02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Kassen, R. (2002). The experimental evolution of specialists, generalists, and the maintenance of diversity. </w:t>
      </w:r>
      <w:r w:rsidRPr="00627DBD">
        <w:rPr>
          <w:rFonts w:ascii="Calibri Light" w:eastAsia="Times New Roman" w:hAnsi="Calibri Light" w:cs="Times New Roman"/>
          <w:i/>
          <w:iCs/>
          <w:noProof/>
        </w:rPr>
        <w:t>Journal of Evolutionary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5</w:t>
      </w:r>
      <w:r w:rsidRPr="00627DBD">
        <w:rPr>
          <w:rFonts w:ascii="Calibri Light" w:eastAsia="Times New Roman" w:hAnsi="Calibri Light" w:cs="Times New Roman"/>
          <w:noProof/>
        </w:rPr>
        <w:t>, 173–190. http://doi.org/10.1046/j.1420-9101.2002.00377.x</w:t>
      </w:r>
    </w:p>
    <w:p w14:paraId="028BAA7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Kisdi, É. (1999). Evolutionary Branching under Asymmetric Competition. </w:t>
      </w:r>
      <w:r w:rsidRPr="00627DBD">
        <w:rPr>
          <w:rFonts w:ascii="Calibri Light" w:eastAsia="Times New Roman" w:hAnsi="Calibri Light" w:cs="Times New Roman"/>
          <w:i/>
          <w:iCs/>
          <w:noProof/>
        </w:rPr>
        <w:t>J. theor. Biol</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97</w:t>
      </w:r>
      <w:r w:rsidRPr="00627DBD">
        <w:rPr>
          <w:rFonts w:ascii="Calibri Light" w:eastAsia="Times New Roman" w:hAnsi="Calibri Light" w:cs="Times New Roman"/>
          <w:noProof/>
        </w:rPr>
        <w:t>, 149–162. http://doi.org/DOI: 10.1006/jtbi.1998.0864</w:t>
      </w:r>
    </w:p>
    <w:p w14:paraId="43171B20"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Kondoh, M. (2001). Unifying the relationships of species richness to productivity and disturbance. </w:t>
      </w:r>
      <w:r w:rsidRPr="00627DBD">
        <w:rPr>
          <w:rFonts w:ascii="Calibri Light" w:eastAsia="Times New Roman" w:hAnsi="Calibri Light" w:cs="Times New Roman"/>
          <w:i/>
          <w:iCs/>
          <w:noProof/>
        </w:rPr>
        <w:t>Proceedings of the Royal Society B: Biological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68</w:t>
      </w:r>
      <w:r w:rsidRPr="00627DBD">
        <w:rPr>
          <w:rFonts w:ascii="Calibri Light" w:eastAsia="Times New Roman" w:hAnsi="Calibri Light" w:cs="Times New Roman"/>
          <w:noProof/>
        </w:rPr>
        <w:t>(1464), 269–271. http://doi.org/10.1098/rspb.2000.1384</w:t>
      </w:r>
    </w:p>
    <w:p w14:paraId="6878858C"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aland, K., Matthews, B., &amp; Feldman, M. W. (2016). An introduction to niche construction theory. </w:t>
      </w:r>
      <w:r w:rsidRPr="00627DBD">
        <w:rPr>
          <w:rFonts w:ascii="Calibri Light" w:eastAsia="Times New Roman" w:hAnsi="Calibri Light" w:cs="Times New Roman"/>
          <w:i/>
          <w:iCs/>
          <w:noProof/>
        </w:rPr>
        <w:t>Evolutionary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0</w:t>
      </w:r>
      <w:r w:rsidRPr="00627DBD">
        <w:rPr>
          <w:rFonts w:ascii="Calibri Light" w:eastAsia="Times New Roman" w:hAnsi="Calibri Light" w:cs="Times New Roman"/>
          <w:noProof/>
        </w:rPr>
        <w:t>(2), 191–202. http://doi.org/10.1007/s10682-016-9821-</w:t>
      </w:r>
      <w:r w:rsidRPr="00627DBD">
        <w:rPr>
          <w:rFonts w:ascii="Calibri Light" w:eastAsia="Times New Roman" w:hAnsi="Calibri Light" w:cs="Times New Roman"/>
          <w:noProof/>
        </w:rPr>
        <w:lastRenderedPageBreak/>
        <w:t>z</w:t>
      </w:r>
    </w:p>
    <w:p w14:paraId="72A8446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627DBD">
        <w:rPr>
          <w:rFonts w:ascii="Calibri Light" w:eastAsia="Times New Roman" w:hAnsi="Calibri Light" w:cs="Times New Roman"/>
          <w:i/>
          <w:iCs/>
          <w:noProof/>
        </w:rPr>
        <w:t>Proceedings of the National Academy of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6</w:t>
      </w:r>
      <w:r w:rsidRPr="00627DBD">
        <w:rPr>
          <w:rFonts w:ascii="Calibri Light" w:eastAsia="Times New Roman" w:hAnsi="Calibri Light" w:cs="Times New Roman"/>
          <w:noProof/>
        </w:rPr>
        <w:t>(18), 10242–10247. http://doi.org/10.1073/pnas.96.18.10242</w:t>
      </w:r>
    </w:p>
    <w:p w14:paraId="3C55A0A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aw, R. (1979). Optimal Life Histories Under Age-Specific Preda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14</w:t>
      </w:r>
      <w:r w:rsidRPr="00627DBD">
        <w:rPr>
          <w:rFonts w:ascii="Calibri Light" w:eastAsia="Times New Roman" w:hAnsi="Calibri Light" w:cs="Times New Roman"/>
          <w:noProof/>
        </w:rPr>
        <w:t>(3), 399–417.</w:t>
      </w:r>
    </w:p>
    <w:p w14:paraId="3C01E497"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awton, J. H. (1999). Are There General Laws in Ecology? </w:t>
      </w:r>
      <w:r w:rsidRPr="00627DBD">
        <w:rPr>
          <w:rFonts w:ascii="Calibri Light" w:eastAsia="Times New Roman" w:hAnsi="Calibri Light" w:cs="Times New Roman"/>
          <w:i/>
          <w:iCs/>
          <w:noProof/>
        </w:rPr>
        <w:t>Oiko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4</w:t>
      </w:r>
      <w:r w:rsidRPr="00627DBD">
        <w:rPr>
          <w:rFonts w:ascii="Calibri Light" w:eastAsia="Times New Roman" w:hAnsi="Calibri Light" w:cs="Times New Roman"/>
          <w:noProof/>
        </w:rPr>
        <w:t>(2), 177–192.</w:t>
      </w:r>
    </w:p>
    <w:p w14:paraId="2FAB433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evin, S. A., &amp; Paine, R. T. (1974). Disturbance, Patch Formation, and Community Structure. </w:t>
      </w:r>
      <w:r w:rsidRPr="00627DBD">
        <w:rPr>
          <w:rFonts w:ascii="Calibri Light" w:eastAsia="Times New Roman" w:hAnsi="Calibri Light" w:cs="Times New Roman"/>
          <w:i/>
          <w:iCs/>
          <w:noProof/>
        </w:rPr>
        <w:t>Proceedings of the National Academy of 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1</w:t>
      </w:r>
      <w:r w:rsidRPr="00627DBD">
        <w:rPr>
          <w:rFonts w:ascii="Calibri Light" w:eastAsia="Times New Roman" w:hAnsi="Calibri Light" w:cs="Times New Roman"/>
          <w:noProof/>
        </w:rPr>
        <w:t>(7), 2744–2747. http://doi.org/10.1073/pnas.71.7.2744</w:t>
      </w:r>
    </w:p>
    <w:p w14:paraId="583F081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evins, R. (1962). Theory of Fitness in a Heterogeneous Environment.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6</w:t>
      </w:r>
      <w:r w:rsidRPr="00627DBD">
        <w:rPr>
          <w:rFonts w:ascii="Calibri Light" w:eastAsia="Times New Roman" w:hAnsi="Calibri Light" w:cs="Times New Roman"/>
          <w:noProof/>
        </w:rPr>
        <w:t>(891), 361–373.</w:t>
      </w:r>
    </w:p>
    <w:p w14:paraId="0527775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Levins, R. (1966). The strategy of model building in population biology. </w:t>
      </w:r>
      <w:r w:rsidRPr="00627DBD">
        <w:rPr>
          <w:rFonts w:ascii="Calibri Light" w:eastAsia="Times New Roman" w:hAnsi="Calibri Light" w:cs="Times New Roman"/>
          <w:i/>
          <w:iCs/>
          <w:noProof/>
        </w:rPr>
        <w:t>American Scient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54</w:t>
      </w:r>
      <w:r w:rsidRPr="00627DBD">
        <w:rPr>
          <w:rFonts w:ascii="Calibri Light" w:eastAsia="Times New Roman" w:hAnsi="Calibri Light" w:cs="Times New Roman"/>
          <w:noProof/>
        </w:rPr>
        <w:t>(4), 421–431. http://doi.org/10.2307/27836590</w:t>
      </w:r>
    </w:p>
    <w:p w14:paraId="561AE60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Lytle, D. A. (2001). Disturbance Regimes and Life</w:t>
      </w:r>
      <w:r w:rsidRPr="00627DBD">
        <w:rPr>
          <w:rFonts w:ascii="Calibri Light" w:eastAsia="Calibri" w:hAnsi="Calibri Light" w:cs="Calibri"/>
          <w:noProof/>
        </w:rPr>
        <w:t>‐</w:t>
      </w:r>
      <w:r w:rsidRPr="00627DBD">
        <w:rPr>
          <w:rFonts w:ascii="Calibri Light" w:eastAsia="Times New Roman" w:hAnsi="Calibri Light" w:cs="Times New Roman"/>
          <w:noProof/>
        </w:rPr>
        <w:t xml:space="preserve">History Evolu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57</w:t>
      </w:r>
      <w:r w:rsidRPr="00627DBD">
        <w:rPr>
          <w:rFonts w:ascii="Calibri Light" w:eastAsia="Times New Roman" w:hAnsi="Calibri Light" w:cs="Times New Roman"/>
          <w:noProof/>
        </w:rPr>
        <w:t>(5), 525–536. http://doi.org/10.1086/319930</w:t>
      </w:r>
    </w:p>
    <w:p w14:paraId="60F8748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cArthur, R. H. (1957). On the relative abundance of bird species. </w:t>
      </w:r>
      <w:r w:rsidRPr="00627DBD">
        <w:rPr>
          <w:rFonts w:ascii="Calibri Light" w:eastAsia="Times New Roman" w:hAnsi="Calibri Light" w:cs="Times New Roman"/>
          <w:i/>
          <w:iCs/>
          <w:noProof/>
        </w:rPr>
        <w:t>Proceedings of the National Academy of Sciences of the United States of America</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43</w:t>
      </w:r>
      <w:r w:rsidRPr="00627DBD">
        <w:rPr>
          <w:rFonts w:ascii="Calibri Light" w:eastAsia="Times New Roman" w:hAnsi="Calibri Light" w:cs="Times New Roman"/>
          <w:noProof/>
        </w:rPr>
        <w:t>(3), 293–295. http://doi.org/10.1073/pnas.43.3.293</w:t>
      </w:r>
    </w:p>
    <w:p w14:paraId="369C8B1C"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carthur, R., &amp; Levins, R. (1967). The Limiting Similarity, Convergence, and Divergence of Coexisting Species.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1</w:t>
      </w:r>
      <w:r w:rsidRPr="00627DBD">
        <w:rPr>
          <w:rFonts w:ascii="Calibri Light" w:eastAsia="Times New Roman" w:hAnsi="Calibri Light" w:cs="Times New Roman"/>
          <w:noProof/>
        </w:rPr>
        <w:t>(921), 377–385. http://doi.org/10.2307/2678832</w:t>
      </w:r>
    </w:p>
    <w:p w14:paraId="2E917FF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ckey, R. L., &amp; Currie, D. J. (2001). The diversity-disturbance relationship: Is it generally strong and peaked?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2</w:t>
      </w:r>
      <w:r w:rsidRPr="00627DBD">
        <w:rPr>
          <w:rFonts w:ascii="Calibri Light" w:eastAsia="Times New Roman" w:hAnsi="Calibri Light" w:cs="Times New Roman"/>
          <w:noProof/>
        </w:rPr>
        <w:t>(12), 3479–3492. http://doi.org/10.1890/0012-9658(2001)082[3479:TDDRII]2.0.CO;2</w:t>
      </w:r>
    </w:p>
    <w:p w14:paraId="1EE836C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ndai, C. Y. (2015). </w:t>
      </w:r>
      <w:r w:rsidRPr="00627DBD">
        <w:rPr>
          <w:rFonts w:ascii="Calibri Light" w:eastAsia="Times New Roman" w:hAnsi="Calibri Light" w:cs="Times New Roman"/>
          <w:i/>
          <w:iCs/>
          <w:noProof/>
        </w:rPr>
        <w:t>Computer simulation in ecology: an intuitive interface between verbal and mathematical models</w:t>
      </w:r>
      <w:r w:rsidRPr="00627DBD">
        <w:rPr>
          <w:rFonts w:ascii="Calibri Light" w:eastAsia="Times New Roman" w:hAnsi="Calibri Light" w:cs="Times New Roman"/>
          <w:noProof/>
        </w:rPr>
        <w:t>. Universidade de São Paulo.</w:t>
      </w:r>
    </w:p>
    <w:p w14:paraId="4D8A1B4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aynard Smith, J., &amp; Price, G. R. (1973). The Logic of Animal Conflict. </w:t>
      </w:r>
      <w:r w:rsidRPr="00627DBD">
        <w:rPr>
          <w:rFonts w:ascii="Calibri Light" w:eastAsia="Times New Roman" w:hAnsi="Calibri Light" w:cs="Times New Roman"/>
          <w:i/>
          <w:iCs/>
          <w:noProof/>
        </w:rPr>
        <w:t>Natur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46</w:t>
      </w:r>
      <w:r w:rsidRPr="00627DBD">
        <w:rPr>
          <w:rFonts w:ascii="Calibri Light" w:eastAsia="Times New Roman" w:hAnsi="Calibri Light" w:cs="Times New Roman"/>
          <w:noProof/>
        </w:rPr>
        <w:t>, 15–18. http://doi.org/10.1038/254463b0</w:t>
      </w:r>
    </w:p>
    <w:p w14:paraId="46463CD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etz, J. A. J., Nisbet, R. M., &amp; Geritz, S. A. H. (1992). How should we define “fitness” for general ecological scenarios? </w:t>
      </w:r>
      <w:r w:rsidRPr="00627DBD">
        <w:rPr>
          <w:rFonts w:ascii="Calibri Light" w:eastAsia="Times New Roman" w:hAnsi="Calibri Light" w:cs="Times New Roman"/>
          <w:i/>
          <w:iCs/>
          <w:noProof/>
        </w:rPr>
        <w:t>Trends in Ecology &amp;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w:t>
      </w:r>
      <w:r w:rsidRPr="00627DBD">
        <w:rPr>
          <w:rFonts w:ascii="Calibri Light" w:eastAsia="Times New Roman" w:hAnsi="Calibri Light" w:cs="Times New Roman"/>
          <w:noProof/>
        </w:rPr>
        <w:t>(6), 198–202. http://doi.org/10.1016/0169-5347(92)90073-K</w:t>
      </w:r>
    </w:p>
    <w:p w14:paraId="0F9955E8"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ichod, R. E. (1979). Evolution of Life Histories in Response to Age-Specific Mortality Factors.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13</w:t>
      </w:r>
      <w:r w:rsidRPr="00627DBD">
        <w:rPr>
          <w:rFonts w:ascii="Calibri Light" w:eastAsia="Times New Roman" w:hAnsi="Calibri Light" w:cs="Times New Roman"/>
          <w:noProof/>
        </w:rPr>
        <w:t>(4), 229–246.</w:t>
      </w:r>
    </w:p>
    <w:p w14:paraId="08816F8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Miller, A. D., Roxburgh, S. H., &amp; Shea, K. (2011). How frequency and intensity shape diversity-</w:t>
      </w:r>
      <w:r w:rsidRPr="00627DBD">
        <w:rPr>
          <w:rFonts w:ascii="Calibri Light" w:eastAsia="Times New Roman" w:hAnsi="Calibri Light" w:cs="Times New Roman"/>
          <w:noProof/>
        </w:rPr>
        <w:lastRenderedPageBreak/>
        <w:t xml:space="preserve">disturbance relationships. </w:t>
      </w:r>
      <w:r w:rsidRPr="00627DBD">
        <w:rPr>
          <w:rFonts w:ascii="Calibri Light" w:eastAsia="Times New Roman" w:hAnsi="Calibri Light" w:cs="Times New Roman"/>
          <w:i/>
          <w:iCs/>
          <w:noProof/>
        </w:rPr>
        <w:t>Proceedings of the National Academy of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8</w:t>
      </w:r>
      <w:r w:rsidRPr="00627DBD">
        <w:rPr>
          <w:rFonts w:ascii="Calibri Light" w:eastAsia="Times New Roman" w:hAnsi="Calibri Light" w:cs="Times New Roman"/>
          <w:noProof/>
        </w:rPr>
        <w:t>(14), 5643–5648. http://doi.org/10.1073/pnas.1018594108</w:t>
      </w:r>
    </w:p>
    <w:p w14:paraId="68A0B4D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Møller, A. P., &amp; Jennions, M. D. (2002). How much variance can be explained by ecologists and evolutionary biologists? </w:t>
      </w:r>
      <w:r w:rsidRPr="00627DBD">
        <w:rPr>
          <w:rFonts w:ascii="Calibri Light" w:eastAsia="Times New Roman" w:hAnsi="Calibri Light" w:cs="Times New Roman"/>
          <w:i/>
          <w:iCs/>
          <w:noProof/>
        </w:rPr>
        <w:t>Oecologia</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32</w:t>
      </w:r>
      <w:r w:rsidRPr="00627DBD">
        <w:rPr>
          <w:rFonts w:ascii="Calibri Light" w:eastAsia="Times New Roman" w:hAnsi="Calibri Light" w:cs="Times New Roman"/>
          <w:noProof/>
        </w:rPr>
        <w:t>(4), 492–500. http://doi.org/10.1007/s00442-002-0952-2</w:t>
      </w:r>
    </w:p>
    <w:p w14:paraId="784635F4"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Nagylaki, T. (1975). Polymorphisms in cyclically-varying environments. </w:t>
      </w:r>
      <w:r w:rsidRPr="00627DBD">
        <w:rPr>
          <w:rFonts w:ascii="Calibri Light" w:eastAsia="Times New Roman" w:hAnsi="Calibri Light" w:cs="Times New Roman"/>
          <w:i/>
          <w:iCs/>
          <w:noProof/>
        </w:rPr>
        <w:t>Heredit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5</w:t>
      </w:r>
      <w:r w:rsidRPr="00627DBD">
        <w:rPr>
          <w:rFonts w:ascii="Calibri Light" w:eastAsia="Times New Roman" w:hAnsi="Calibri Light" w:cs="Times New Roman"/>
          <w:noProof/>
        </w:rPr>
        <w:t>(1), 67–74.</w:t>
      </w:r>
    </w:p>
    <w:p w14:paraId="3890C508"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627DBD">
        <w:rPr>
          <w:rFonts w:ascii="Calibri Light" w:eastAsia="Times New Roman" w:hAnsi="Calibri Light" w:cs="Times New Roman"/>
          <w:i/>
          <w:iCs/>
          <w:noProof/>
        </w:rPr>
        <w:t>Proceedings of the National Academy of Sciences of the United States of America</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8</w:t>
      </w:r>
      <w:r w:rsidRPr="00627DBD">
        <w:rPr>
          <w:rFonts w:ascii="Calibri Light" w:eastAsia="Times New Roman" w:hAnsi="Calibri Light" w:cs="Times New Roman"/>
          <w:noProof/>
        </w:rPr>
        <w:t>(20), 11376–11381. http://doi.org/doi: 10.1073/pnas.171315998</w:t>
      </w:r>
    </w:p>
    <w:p w14:paraId="24E3934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Odling-Smee, F. . J., Laland, K. N., &amp; Feldman, M. W. (2003). </w:t>
      </w:r>
      <w:r w:rsidRPr="00627DBD">
        <w:rPr>
          <w:rFonts w:ascii="Calibri Light" w:eastAsia="Times New Roman" w:hAnsi="Calibri Light" w:cs="Times New Roman"/>
          <w:i/>
          <w:iCs/>
          <w:noProof/>
        </w:rPr>
        <w:t>Niche Construction: The Neglected Process in Evolution</w:t>
      </w:r>
      <w:r w:rsidRPr="00627DBD">
        <w:rPr>
          <w:rFonts w:ascii="Calibri Light" w:eastAsia="Times New Roman" w:hAnsi="Calibri Light" w:cs="Times New Roman"/>
          <w:noProof/>
        </w:rPr>
        <w:t>. Princeton University Press. Recuperado de http://www.jstor.org/stable/j.ctt24hqpd</w:t>
      </w:r>
    </w:p>
    <w:p w14:paraId="49950C2A"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Pake, C. E., &amp; Venable, D. L. (1995). Is coexistence of sonoran desert annuals mediated by temporal variability in reproductive sucess?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6</w:t>
      </w:r>
      <w:r w:rsidRPr="00627DBD">
        <w:rPr>
          <w:rFonts w:ascii="Calibri Light" w:eastAsia="Times New Roman" w:hAnsi="Calibri Light" w:cs="Times New Roman"/>
          <w:noProof/>
        </w:rPr>
        <w:t>(1), 246–261.</w:t>
      </w:r>
    </w:p>
    <w:p w14:paraId="7600822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Pake, C. E., &amp; Venable, D. L. (1996). Seed Banks in Desert Annuals: Implications for Persistence and Coexistence in Variable Environments.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7</w:t>
      </w:r>
      <w:r w:rsidRPr="00627DBD">
        <w:rPr>
          <w:rFonts w:ascii="Calibri Light" w:eastAsia="Times New Roman" w:hAnsi="Calibri Light" w:cs="Times New Roman"/>
          <w:noProof/>
        </w:rPr>
        <w:t>(5), 1427–1435.</w:t>
      </w:r>
    </w:p>
    <w:p w14:paraId="0C8DABF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Pianka, E. R. (1970). On r- and K-Selec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4</w:t>
      </w:r>
      <w:r w:rsidRPr="00627DBD">
        <w:rPr>
          <w:rFonts w:ascii="Calibri Light" w:eastAsia="Times New Roman" w:hAnsi="Calibri Light" w:cs="Times New Roman"/>
          <w:noProof/>
        </w:rPr>
        <w:t>(940), 592–597.</w:t>
      </w:r>
    </w:p>
    <w:p w14:paraId="320A28F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627DBD">
        <w:rPr>
          <w:rFonts w:ascii="Calibri Light" w:eastAsia="Times New Roman" w:hAnsi="Calibri Light" w:cs="Times New Roman"/>
          <w:i/>
          <w:iCs/>
          <w:noProof/>
        </w:rPr>
        <w:t>Philosophical Transactions of the Royal Society B: Biological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64</w:t>
      </w:r>
      <w:r w:rsidRPr="00627DBD">
        <w:rPr>
          <w:rFonts w:ascii="Calibri Light" w:eastAsia="Times New Roman" w:hAnsi="Calibri Light" w:cs="Times New Roman"/>
          <w:noProof/>
        </w:rPr>
        <w:t>(1523), 1629–1640. http://doi.org/10.1098/rstb.2009.0012</w:t>
      </w:r>
    </w:p>
    <w:p w14:paraId="4AD2ABE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Rankin, D. J., Bargum, K., &amp; Kokko, H. (2007). The tragedy of the commons in evolutionary biology.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2</w:t>
      </w:r>
      <w:r w:rsidRPr="00627DBD">
        <w:rPr>
          <w:rFonts w:ascii="Calibri Light" w:eastAsia="Times New Roman" w:hAnsi="Calibri Light" w:cs="Times New Roman"/>
          <w:noProof/>
        </w:rPr>
        <w:t>(12), 643–651. http://doi.org/10.1016/j.tree.2007.07.009</w:t>
      </w:r>
    </w:p>
    <w:p w14:paraId="0F1A8A47"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Reznick, D., Bryant, M. J., &amp; Bashey, F. (2002). r - and K-Selection Revisited: The role of population regulation in life-history evolution.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3</w:t>
      </w:r>
      <w:r w:rsidRPr="00627DBD">
        <w:rPr>
          <w:rFonts w:ascii="Calibri Light" w:eastAsia="Times New Roman" w:hAnsi="Calibri Light" w:cs="Times New Roman"/>
          <w:noProof/>
        </w:rPr>
        <w:t>(6), 1509–1520. http://doi.org/10.1890/0012-9658(2002)083[1509:RAKSRT]2.0.CO;2</w:t>
      </w:r>
    </w:p>
    <w:p w14:paraId="08377DD8"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5</w:t>
      </w:r>
      <w:r w:rsidRPr="00627DBD">
        <w:rPr>
          <w:rFonts w:ascii="Calibri Light" w:eastAsia="Times New Roman" w:hAnsi="Calibri Light" w:cs="Times New Roman"/>
          <w:noProof/>
        </w:rPr>
        <w:t>(2), 359–371.</w:t>
      </w:r>
    </w:p>
    <w:p w14:paraId="53E375D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asaki, A., &amp; Ellner, S. P. (1995). The evolutionarily stable phenotype distribution in a random environment. </w:t>
      </w:r>
      <w:r w:rsidRPr="00627DBD">
        <w:rPr>
          <w:rFonts w:ascii="Calibri Light" w:eastAsia="Times New Roman" w:hAnsi="Calibri Light" w:cs="Times New Roman"/>
          <w:i/>
          <w:iCs/>
          <w:noProof/>
        </w:rPr>
        <w:t>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49</w:t>
      </w:r>
      <w:r w:rsidRPr="00627DBD">
        <w:rPr>
          <w:rFonts w:ascii="Calibri Light" w:eastAsia="Times New Roman" w:hAnsi="Calibri Light" w:cs="Times New Roman"/>
          <w:noProof/>
        </w:rPr>
        <w:t>(2), 337–350. http://doi.org/10.2307/2410344</w:t>
      </w:r>
    </w:p>
    <w:p w14:paraId="582CF06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chaffer, W. (1974). Optimal Reproductive Effort in Fluctuating Environments.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8</w:t>
      </w:r>
      <w:r w:rsidRPr="00627DBD">
        <w:rPr>
          <w:rFonts w:ascii="Calibri Light" w:eastAsia="Times New Roman" w:hAnsi="Calibri Light" w:cs="Times New Roman"/>
          <w:noProof/>
        </w:rPr>
        <w:t>(964), 783–790.</w:t>
      </w:r>
    </w:p>
    <w:p w14:paraId="4F0E9E5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cheffer, M., &amp; Nes, E. H. Van. (2006). Self-organized similarity, the evolutionary emergence of groups of similar species. </w:t>
      </w:r>
      <w:r w:rsidRPr="00627DBD">
        <w:rPr>
          <w:rFonts w:ascii="Calibri Light" w:eastAsia="Times New Roman" w:hAnsi="Calibri Light" w:cs="Times New Roman"/>
          <w:i/>
          <w:iCs/>
          <w:noProof/>
        </w:rPr>
        <w:t>Proceedings of the National Academy of Science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3</w:t>
      </w:r>
      <w:r w:rsidRPr="00627DBD">
        <w:rPr>
          <w:rFonts w:ascii="Calibri Light" w:eastAsia="Times New Roman" w:hAnsi="Calibri Light" w:cs="Times New Roman"/>
          <w:noProof/>
        </w:rPr>
        <w:t xml:space="preserve">(16), </w:t>
      </w:r>
      <w:r w:rsidRPr="00627DBD">
        <w:rPr>
          <w:rFonts w:ascii="Calibri Light" w:eastAsia="Times New Roman" w:hAnsi="Calibri Light" w:cs="Times New Roman"/>
          <w:noProof/>
        </w:rPr>
        <w:lastRenderedPageBreak/>
        <w:t>6230–6235. http://doi.org/10.1073/pnas.0508024103</w:t>
      </w:r>
    </w:p>
    <w:p w14:paraId="7EDC648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choener, T. W. (1983). Field Experiments on Interspecific Competition.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22</w:t>
      </w:r>
      <w:r w:rsidRPr="00627DBD">
        <w:rPr>
          <w:rFonts w:ascii="Calibri Light" w:eastAsia="Times New Roman" w:hAnsi="Calibri Light" w:cs="Times New Roman"/>
          <w:noProof/>
        </w:rPr>
        <w:t>(2), 240–285.</w:t>
      </w:r>
    </w:p>
    <w:p w14:paraId="6809D72D"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w:t>
      </w:r>
      <w:r w:rsidRPr="00627DBD">
        <w:rPr>
          <w:rFonts w:ascii="Calibri Light" w:eastAsia="Times New Roman" w:hAnsi="Calibri Light" w:cs="Times New Roman"/>
          <w:noProof/>
        </w:rPr>
        <w:t>(6), 491–508. http://doi.org/10.1111/j.1461-0248.2004.00600.x</w:t>
      </w:r>
    </w:p>
    <w:p w14:paraId="5C90B97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heil, D., &amp; Burslem, D. F. R. P. (2003). Disturbing hypotheses in tropical forests.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8</w:t>
      </w:r>
      <w:r w:rsidRPr="00627DBD">
        <w:rPr>
          <w:rFonts w:ascii="Calibri Light" w:eastAsia="Times New Roman" w:hAnsi="Calibri Light" w:cs="Times New Roman"/>
          <w:noProof/>
        </w:rPr>
        <w:t>(1), 18–26. http://doi.org/10.1016/S0169-5347(02)00005-8</w:t>
      </w:r>
    </w:p>
    <w:p w14:paraId="37287F3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latkin, M., &amp; Anderson, D. J. (1984). A Model of Competition for Space.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65</w:t>
      </w:r>
      <w:r w:rsidRPr="00627DBD">
        <w:rPr>
          <w:rFonts w:ascii="Calibri Light" w:eastAsia="Times New Roman" w:hAnsi="Calibri Light" w:cs="Times New Roman"/>
          <w:noProof/>
        </w:rPr>
        <w:t>(6), 1840–1845.</w:t>
      </w:r>
    </w:p>
    <w:p w14:paraId="27A66C6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ousa, W. P. (1984). The Role of Dusturbance in Natural Communities. </w:t>
      </w:r>
      <w:r w:rsidRPr="00627DBD">
        <w:rPr>
          <w:rFonts w:ascii="Calibri Light" w:eastAsia="Times New Roman" w:hAnsi="Calibri Light" w:cs="Times New Roman"/>
          <w:i/>
          <w:iCs/>
          <w:noProof/>
        </w:rPr>
        <w:t>Annual Review of Ecology and Systematic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5</w:t>
      </w:r>
      <w:r w:rsidRPr="00627DBD">
        <w:rPr>
          <w:rFonts w:ascii="Calibri Light" w:eastAsia="Times New Roman" w:hAnsi="Calibri Light" w:cs="Times New Roman"/>
          <w:noProof/>
        </w:rPr>
        <w:t>, 353–391.</w:t>
      </w:r>
    </w:p>
    <w:p w14:paraId="36988C9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tearns, S. C. (1989). Trade-offs in life history evolution. </w:t>
      </w:r>
      <w:r w:rsidRPr="00627DBD">
        <w:rPr>
          <w:rFonts w:ascii="Calibri Light" w:eastAsia="Times New Roman" w:hAnsi="Calibri Light" w:cs="Times New Roman"/>
          <w:i/>
          <w:iCs/>
          <w:noProof/>
        </w:rPr>
        <w:t>Functional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w:t>
      </w:r>
      <w:r w:rsidRPr="00627DBD">
        <w:rPr>
          <w:rFonts w:ascii="Calibri Light" w:eastAsia="Times New Roman" w:hAnsi="Calibri Light" w:cs="Times New Roman"/>
          <w:noProof/>
        </w:rPr>
        <w:t>, 259–268.</w:t>
      </w:r>
    </w:p>
    <w:p w14:paraId="155593E2"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627DBD">
        <w:rPr>
          <w:rFonts w:ascii="Calibri Light" w:eastAsia="Times New Roman" w:hAnsi="Calibri Light" w:cs="Times New Roman"/>
          <w:i/>
          <w:iCs/>
          <w:noProof/>
        </w:rPr>
        <w:t>Scienc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46</w:t>
      </w:r>
      <w:r w:rsidRPr="00627DBD">
        <w:rPr>
          <w:rFonts w:ascii="Calibri Light" w:eastAsia="Times New Roman" w:hAnsi="Calibri Light" w:cs="Times New Roman"/>
          <w:noProof/>
        </w:rPr>
        <w:t>(6208), 463–466. http://doi.org/10.1126/science.1257008</w:t>
      </w:r>
    </w:p>
    <w:p w14:paraId="0F170C9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Thompson, J. N. (2005). Coevolution: The Geographic Mosaic Of Coevolutionary Arms Race. </w:t>
      </w:r>
      <w:r w:rsidRPr="00627DBD">
        <w:rPr>
          <w:rFonts w:ascii="Calibri Light" w:eastAsia="Times New Roman" w:hAnsi="Calibri Light" w:cs="Times New Roman"/>
          <w:i/>
          <w:iCs/>
          <w:noProof/>
        </w:rPr>
        <w:t>Current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5</w:t>
      </w:r>
      <w:r w:rsidRPr="00627DBD">
        <w:rPr>
          <w:rFonts w:ascii="Calibri Light" w:eastAsia="Times New Roman" w:hAnsi="Calibri Light" w:cs="Times New Roman"/>
          <w:noProof/>
        </w:rPr>
        <w:t>(24), 992–994. http://doi.org/10.1016/j.cub.2005.11.047</w:t>
      </w:r>
    </w:p>
    <w:p w14:paraId="024A94E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Tilman, D. (1982). </w:t>
      </w:r>
      <w:r w:rsidRPr="00627DBD">
        <w:rPr>
          <w:rFonts w:ascii="Calibri Light" w:eastAsia="Times New Roman" w:hAnsi="Calibri Light" w:cs="Times New Roman"/>
          <w:i/>
          <w:iCs/>
          <w:noProof/>
        </w:rPr>
        <w:t>Resource Competition and Community Structure</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Princeton University Press</w:t>
      </w:r>
      <w:r w:rsidRPr="00627DBD">
        <w:rPr>
          <w:rFonts w:ascii="Calibri Light" w:eastAsia="Times New Roman" w:hAnsi="Calibri Light" w:cs="Times New Roman"/>
          <w:noProof/>
        </w:rPr>
        <w:t>. Princeton, New Jersey.</w:t>
      </w:r>
    </w:p>
    <w:p w14:paraId="023F6DE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Tilman, D. (1990). Constraints and Tradeoffs: Toward a Predictive Theory of Competition and Succession. </w:t>
      </w:r>
      <w:r w:rsidRPr="00627DBD">
        <w:rPr>
          <w:rFonts w:ascii="Calibri Light" w:eastAsia="Times New Roman" w:hAnsi="Calibri Light" w:cs="Times New Roman"/>
          <w:i/>
          <w:iCs/>
          <w:noProof/>
        </w:rPr>
        <w:t>Oiko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58</w:t>
      </w:r>
      <w:r w:rsidRPr="00627DBD">
        <w:rPr>
          <w:rFonts w:ascii="Calibri Light" w:eastAsia="Times New Roman" w:hAnsi="Calibri Light" w:cs="Times New Roman"/>
          <w:noProof/>
        </w:rPr>
        <w:t>(1), 3–15.</w:t>
      </w:r>
    </w:p>
    <w:p w14:paraId="56675CA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Turner, M. (2010). Disturbance and landscape dynamics in a changing world.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91</w:t>
      </w:r>
      <w:r w:rsidRPr="00627DBD">
        <w:rPr>
          <w:rFonts w:ascii="Calibri Light" w:eastAsia="Times New Roman" w:hAnsi="Calibri Light" w:cs="Times New Roman"/>
          <w:noProof/>
        </w:rPr>
        <w:t>(March), 2833–2849. http://doi.org/doi:10.1890/10-0097.1</w:t>
      </w:r>
    </w:p>
    <w:p w14:paraId="5659820C"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3</w:t>
      </w:r>
      <w:r w:rsidRPr="00627DBD">
        <w:rPr>
          <w:rFonts w:ascii="Calibri Light" w:eastAsia="Times New Roman" w:hAnsi="Calibri Light" w:cs="Times New Roman"/>
          <w:noProof/>
        </w:rPr>
        <w:t>(6), 311–317. http://doi.org/10.1016/j.tree.2008.02.007</w:t>
      </w:r>
    </w:p>
    <w:p w14:paraId="42DED85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Urban, M. C., &amp; Skelly, D. K. (2006). Evolving Metacommunities: Toward an Evolutionary Perspective on Metacommunities.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7</w:t>
      </w:r>
      <w:r w:rsidRPr="00627DBD">
        <w:rPr>
          <w:rFonts w:ascii="Calibri Light" w:eastAsia="Times New Roman" w:hAnsi="Calibri Light" w:cs="Times New Roman"/>
          <w:noProof/>
        </w:rPr>
        <w:t>(7), 1616–1626.</w:t>
      </w:r>
    </w:p>
    <w:p w14:paraId="7A1E03C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ance, R. R. (1984). Interference Competition and the Coexistence of Two Competitors on a Single Limiting Resource. </w:t>
      </w:r>
      <w:r w:rsidRPr="00627DBD">
        <w:rPr>
          <w:rFonts w:ascii="Calibri Light" w:eastAsia="Times New Roman" w:hAnsi="Calibri Light" w:cs="Times New Roman"/>
          <w:i/>
          <w:iCs/>
          <w:noProof/>
        </w:rPr>
        <w:t>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65</w:t>
      </w:r>
      <w:r w:rsidRPr="00627DBD">
        <w:rPr>
          <w:rFonts w:ascii="Calibri Light" w:eastAsia="Times New Roman" w:hAnsi="Calibri Light" w:cs="Times New Roman"/>
          <w:noProof/>
        </w:rPr>
        <w:t>(5), 1349–1357.</w:t>
      </w:r>
    </w:p>
    <w:p w14:paraId="6C83CD65"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ellend, M. (2016). </w:t>
      </w:r>
      <w:r w:rsidRPr="00627DBD">
        <w:rPr>
          <w:rFonts w:ascii="Calibri Light" w:eastAsia="Times New Roman" w:hAnsi="Calibri Light" w:cs="Times New Roman"/>
          <w:i/>
          <w:iCs/>
          <w:noProof/>
        </w:rPr>
        <w:t>The Theory of Ecological Communities</w:t>
      </w:r>
      <w:r w:rsidRPr="00627DBD">
        <w:rPr>
          <w:rFonts w:ascii="Calibri Light" w:eastAsia="Times New Roman" w:hAnsi="Calibri Light" w:cs="Times New Roman"/>
          <w:noProof/>
        </w:rPr>
        <w:t>. Princeton University Press. http://doi.org/10.1016/S0074-6142(05)80002-6</w:t>
      </w:r>
    </w:p>
    <w:p w14:paraId="176B8F4F"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ellend, M., &amp; Geber, M. A. (2005). Connections between species diversity and genetic </w:t>
      </w:r>
      <w:r w:rsidRPr="00627DBD">
        <w:rPr>
          <w:rFonts w:ascii="Calibri Light" w:eastAsia="Times New Roman" w:hAnsi="Calibri Light" w:cs="Times New Roman"/>
          <w:noProof/>
        </w:rPr>
        <w:lastRenderedPageBreak/>
        <w:t xml:space="preserve">diversity. </w:t>
      </w:r>
      <w:r w:rsidRPr="00627DBD">
        <w:rPr>
          <w:rFonts w:ascii="Calibri Light" w:eastAsia="Times New Roman" w:hAnsi="Calibri Light" w:cs="Times New Roman"/>
          <w:i/>
          <w:iCs/>
          <w:noProof/>
        </w:rPr>
        <w:t>Ecology Letter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w:t>
      </w:r>
      <w:r w:rsidRPr="00627DBD">
        <w:rPr>
          <w:rFonts w:ascii="Calibri Light" w:eastAsia="Times New Roman" w:hAnsi="Calibri Light" w:cs="Times New Roman"/>
          <w:noProof/>
        </w:rPr>
        <w:t>(7), 767–781. http://doi.org/10.1111/j.1461-0248.2005.00775.x</w:t>
      </w:r>
    </w:p>
    <w:p w14:paraId="146587A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627DBD">
        <w:rPr>
          <w:rFonts w:ascii="Calibri Light" w:eastAsia="Times New Roman" w:hAnsi="Calibri Light" w:cs="Times New Roman"/>
          <w:i/>
          <w:iCs/>
          <w:noProof/>
        </w:rPr>
        <w:t>Journal of Evolutionary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4</w:t>
      </w:r>
      <w:r w:rsidRPr="00627DBD">
        <w:rPr>
          <w:rFonts w:ascii="Calibri Light" w:eastAsia="Times New Roman" w:hAnsi="Calibri Light" w:cs="Times New Roman"/>
          <w:noProof/>
        </w:rPr>
        <w:t>(11), 2485–2495. http://doi.org/10.1111/j.1420-9101.2011.02376.x</w:t>
      </w:r>
    </w:p>
    <w:p w14:paraId="161266EB"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27</w:t>
      </w:r>
      <w:r w:rsidRPr="00627DBD">
        <w:rPr>
          <w:rFonts w:ascii="Calibri Light" w:eastAsia="Times New Roman" w:hAnsi="Calibri Light" w:cs="Times New Roman"/>
          <w:noProof/>
        </w:rPr>
        <w:t>(4), 244–252. http://doi.org/10.1016/j.tree.2011.11.014</w:t>
      </w:r>
    </w:p>
    <w:p w14:paraId="5B02F6E6"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axman, D., &amp; Gavrilets, S. (2005). 20 Questions on Adaptive Dynamics. </w:t>
      </w:r>
      <w:r w:rsidRPr="00627DBD">
        <w:rPr>
          <w:rFonts w:ascii="Calibri Light" w:eastAsia="Times New Roman" w:hAnsi="Calibri Light" w:cs="Times New Roman"/>
          <w:i/>
          <w:iCs/>
          <w:noProof/>
        </w:rPr>
        <w:t>Journal of Evolutionary Bi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8</w:t>
      </w:r>
      <w:r w:rsidRPr="00627DBD">
        <w:rPr>
          <w:rFonts w:ascii="Calibri Light" w:eastAsia="Times New Roman" w:hAnsi="Calibri Light" w:cs="Times New Roman"/>
          <w:noProof/>
        </w:rPr>
        <w:t>(5), 1139–1154. http://doi.org/10.1111/j.1420-9101.2005.00948.x</w:t>
      </w:r>
    </w:p>
    <w:p w14:paraId="1BC6B1DE"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627DBD">
        <w:rPr>
          <w:rFonts w:ascii="Calibri Light" w:eastAsia="Times New Roman" w:hAnsi="Calibri Light" w:cs="Times New Roman"/>
          <w:i/>
          <w:iCs/>
          <w:noProof/>
        </w:rPr>
        <w:t>Trends in Ecology and Evolution</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32</w:t>
      </w:r>
      <w:r w:rsidRPr="00627DBD">
        <w:rPr>
          <w:rFonts w:ascii="Calibri Light" w:eastAsia="Times New Roman" w:hAnsi="Calibri Light" w:cs="Times New Roman"/>
          <w:noProof/>
        </w:rPr>
        <w:t>(4), 291–304. http://doi.org/10.1016/j.tree.2017.01.003</w:t>
      </w:r>
    </w:p>
    <w:p w14:paraId="30A26319"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627DBD">
        <w:rPr>
          <w:rFonts w:ascii="Calibri Light" w:eastAsia="Times New Roman" w:hAnsi="Calibri Light" w:cs="Times New Roman"/>
          <w:i/>
          <w:iCs/>
          <w:noProof/>
        </w:rPr>
        <w:t>Nature reviews. Genetic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7</w:t>
      </w:r>
      <w:r w:rsidRPr="00627DBD">
        <w:rPr>
          <w:rFonts w:ascii="Calibri Light" w:eastAsia="Times New Roman" w:hAnsi="Calibri Light" w:cs="Times New Roman"/>
          <w:noProof/>
        </w:rPr>
        <w:t>(7), 510–523. http://doi.org/10.1038/nrg1877</w:t>
      </w:r>
    </w:p>
    <w:p w14:paraId="60C07A91"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ilkinson, D. M. (1999). The Disturbing History of Intermediate Disturbance. </w:t>
      </w:r>
      <w:r w:rsidRPr="00627DBD">
        <w:rPr>
          <w:rFonts w:ascii="Calibri Light" w:eastAsia="Times New Roman" w:hAnsi="Calibri Light" w:cs="Times New Roman"/>
          <w:i/>
          <w:iCs/>
          <w:noProof/>
        </w:rPr>
        <w:t>Oikos</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84</w:t>
      </w:r>
      <w:r w:rsidRPr="00627DBD">
        <w:rPr>
          <w:rFonts w:ascii="Calibri Light" w:eastAsia="Times New Roman" w:hAnsi="Calibri Light" w:cs="Times New Roman"/>
          <w:noProof/>
        </w:rPr>
        <w:t>(1), 145–147.</w:t>
      </w:r>
    </w:p>
    <w:p w14:paraId="532AE743" w14:textId="77777777" w:rsidR="00627DBD" w:rsidRPr="00627DBD" w:rsidRDefault="00627DBD" w:rsidP="00627DBD">
      <w:pPr>
        <w:widowControl w:val="0"/>
        <w:autoSpaceDE w:val="0"/>
        <w:autoSpaceDN w:val="0"/>
        <w:adjustRightInd w:val="0"/>
        <w:spacing w:after="240" w:line="240" w:lineRule="auto"/>
        <w:ind w:left="480" w:hanging="480"/>
        <w:rPr>
          <w:rFonts w:ascii="Calibri Light" w:eastAsia="Times New Roman" w:hAnsi="Calibri Light" w:cs="Times New Roman"/>
          <w:noProof/>
        </w:rPr>
      </w:pPr>
      <w:r w:rsidRPr="00627DBD">
        <w:rPr>
          <w:rFonts w:ascii="Calibri Light" w:eastAsia="Times New Roman" w:hAnsi="Calibri Light" w:cs="Times New Roman"/>
          <w:noProof/>
        </w:rPr>
        <w:t xml:space="preserve">Williams, G. C. (1966). Natural Selection, the Costs of Reproduction, and a Refinement of Lack’s Principle. </w:t>
      </w:r>
      <w:r w:rsidRPr="00627DBD">
        <w:rPr>
          <w:rFonts w:ascii="Calibri Light" w:eastAsia="Times New Roman" w:hAnsi="Calibri Light" w:cs="Times New Roman"/>
          <w:i/>
          <w:iCs/>
          <w:noProof/>
        </w:rPr>
        <w:t>The American Naturalist</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00</w:t>
      </w:r>
      <w:r w:rsidRPr="00627DBD">
        <w:rPr>
          <w:rFonts w:ascii="Calibri Light" w:eastAsia="Times New Roman" w:hAnsi="Calibri Light" w:cs="Times New Roman"/>
          <w:noProof/>
        </w:rPr>
        <w:t>(916), 687–690.</w:t>
      </w:r>
    </w:p>
    <w:p w14:paraId="2FF6E655" w14:textId="77777777" w:rsidR="00627DBD" w:rsidRPr="00627DBD" w:rsidRDefault="00627DBD" w:rsidP="00627DBD">
      <w:pPr>
        <w:widowControl w:val="0"/>
        <w:autoSpaceDE w:val="0"/>
        <w:autoSpaceDN w:val="0"/>
        <w:adjustRightInd w:val="0"/>
        <w:spacing w:after="240" w:line="240" w:lineRule="auto"/>
        <w:ind w:left="480" w:hanging="480"/>
        <w:rPr>
          <w:rFonts w:ascii="Calibri Light" w:hAnsi="Calibri Light"/>
          <w:noProof/>
        </w:rPr>
      </w:pPr>
      <w:r w:rsidRPr="00627DBD">
        <w:rPr>
          <w:rFonts w:ascii="Calibri Light" w:eastAsia="Times New Roman" w:hAnsi="Calibri Light" w:cs="Times New Roman"/>
          <w:noProof/>
        </w:rPr>
        <w:t xml:space="preserve">Wilson, J. B. (1994). The “Intermediate Disturbance Hypothesis” of species coexistance is based on patch dynamics. </w:t>
      </w:r>
      <w:r w:rsidRPr="00627DBD">
        <w:rPr>
          <w:rFonts w:ascii="Calibri Light" w:eastAsia="Times New Roman" w:hAnsi="Calibri Light" w:cs="Times New Roman"/>
          <w:i/>
          <w:iCs/>
          <w:noProof/>
        </w:rPr>
        <w:t>New Zealand Journal of Ecology</w:t>
      </w:r>
      <w:r w:rsidRPr="00627DBD">
        <w:rPr>
          <w:rFonts w:ascii="Calibri Light" w:eastAsia="Times New Roman" w:hAnsi="Calibri Light" w:cs="Times New Roman"/>
          <w:noProof/>
        </w:rPr>
        <w:t xml:space="preserve">, </w:t>
      </w:r>
      <w:r w:rsidRPr="00627DBD">
        <w:rPr>
          <w:rFonts w:ascii="Calibri Light" w:eastAsia="Times New Roman" w:hAnsi="Calibri Light" w:cs="Times New Roman"/>
          <w:i/>
          <w:iCs/>
          <w:noProof/>
        </w:rPr>
        <w:t>18</w:t>
      </w:r>
      <w:r w:rsidRPr="00627DBD">
        <w:rPr>
          <w:rFonts w:ascii="Calibri Light" w:eastAsia="Times New Roman" w:hAnsi="Calibri Light" w:cs="Times New Roman"/>
          <w:noProof/>
        </w:rPr>
        <w:t>(2), 176–181. http://doi.org/10.1093/plankt/23.10.1147</w:t>
      </w:r>
    </w:p>
    <w:p w14:paraId="7088DEEA" w14:textId="74270648" w:rsidR="009E0E9F" w:rsidRDefault="00117284"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1828FB95" w14:textId="77777777" w:rsidR="00914583" w:rsidRDefault="00914583" w:rsidP="00914583">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DDCB257"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6B28CD9"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2AD2211F"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A4D7641" w14:textId="77777777" w:rsidR="009E0E9F" w:rsidRDefault="009E0E9F"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14DE6AC3" w14:textId="77777777" w:rsidR="00624D09" w:rsidRDefault="00624D09"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41" w:name="_Toc487972265"/>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41"/>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42" w:name="_Toc487877768"/>
      <w:bookmarkStart w:id="43" w:name="_Toc487883813"/>
      <w:bookmarkStart w:id="44"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42"/>
      <w:bookmarkEnd w:id="43"/>
      <w:bookmarkEnd w:id="44"/>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w:t>
      </w:r>
      <w:proofErr w:type="spellStart"/>
      <w:r w:rsidRPr="0023171B">
        <w:rPr>
          <w:rFonts w:ascii="Calibri Light" w:hAnsi="Calibri Light"/>
        </w:rPr>
        <w:t>eco-evolutivo</w:t>
      </w:r>
      <w:proofErr w:type="spellEnd"/>
      <w:r w:rsidRPr="0023171B">
        <w:rPr>
          <w:rFonts w:ascii="Calibri Light" w:hAnsi="Calibri Light"/>
        </w:rPr>
        <w:t xml:space="preserve">, processamos simulações com diferentes valores para este parâmetro (o valor dos outros parâmetros foi igual ao do grupo de simulações do cenário </w:t>
      </w:r>
      <w:proofErr w:type="spellStart"/>
      <w:r w:rsidRPr="0023171B">
        <w:rPr>
          <w:rFonts w:ascii="Calibri Light" w:hAnsi="Calibri Light"/>
        </w:rPr>
        <w:t>eco-evolutivo</w:t>
      </w:r>
      <w:proofErr w:type="spellEnd"/>
      <w:r w:rsidRPr="0023171B">
        <w:rPr>
          <w:rFonts w:ascii="Calibri Light" w:hAnsi="Calibri Light"/>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0">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31">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45" w:name="_Toc487877769"/>
      <w:bookmarkStart w:id="46" w:name="_Toc487883814"/>
      <w:bookmarkStart w:id="47"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45"/>
      <w:bookmarkEnd w:id="46"/>
      <w:bookmarkEnd w:id="47"/>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2">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3">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4">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w:t>
      </w:r>
      <w:proofErr w:type="spellStart"/>
      <w:r w:rsidR="003463E3" w:rsidRPr="0023171B">
        <w:rPr>
          <w:rFonts w:ascii="Calibri Light" w:hAnsi="Calibri Light"/>
        </w:rPr>
        <w:t>eco-evolutivo</w:t>
      </w:r>
      <w:proofErr w:type="spellEnd"/>
      <w:r w:rsidR="003463E3" w:rsidRPr="0023171B">
        <w:rPr>
          <w:rFonts w:ascii="Calibri Light" w:hAnsi="Calibri Light"/>
        </w:rPr>
        <w:t xml:space="preserve">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8" w:name="_Toc487877770"/>
      <w:bookmarkStart w:id="49" w:name="_Toc487883815"/>
      <w:bookmarkStart w:id="50"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8"/>
      <w:bookmarkEnd w:id="49"/>
      <w:bookmarkEnd w:id="50"/>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6">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sidR="003463E3" w:rsidRPr="0023171B">
        <w:rPr>
          <w:rFonts w:ascii="Calibri Light" w:hAnsi="Calibri Light"/>
        </w:rPr>
        <w:t>eco-evolutivo</w:t>
      </w:r>
      <w:proofErr w:type="spellEnd"/>
      <w:r w:rsidR="003463E3" w:rsidRPr="0023171B">
        <w:rPr>
          <w:rFonts w:ascii="Calibri Light" w:hAnsi="Calibri Light"/>
        </w:rPr>
        <w:t>.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LUISA NOVARA MONCLAR GONÇALVES" w:date="2017-07-17T15:56:00Z" w:initials="LNMG">
    <w:p w14:paraId="5D161765" w14:textId="4FC1458D" w:rsidR="00643ED8" w:rsidRDefault="00643ED8">
      <w:pPr>
        <w:pStyle w:val="CommentText"/>
      </w:pPr>
      <w:r>
        <w:rPr>
          <w:rStyle w:val="CommentReference"/>
        </w:rPr>
        <w:annotationRef/>
      </w:r>
      <w:r>
        <w:t>Perguntar para o Limão se faz sentido!</w:t>
      </w:r>
    </w:p>
  </w:comment>
  <w:comment w:id="6" w:author="LUISA NOVARA MONCLAR GONÇALVES" w:date="2017-07-15T10:31:00Z" w:initials="LNMG">
    <w:p w14:paraId="0C398CAD" w14:textId="77777777" w:rsidR="00643ED8" w:rsidRDefault="00643ED8" w:rsidP="00217F3C">
      <w:pPr>
        <w:pStyle w:val="CommentText"/>
      </w:pPr>
      <w:r>
        <w:rPr>
          <w:rStyle w:val="CommentReference"/>
        </w:rPr>
        <w:annotationRef/>
      </w:r>
      <w:proofErr w:type="spellStart"/>
      <w:r>
        <w:t>Ayana</w:t>
      </w:r>
      <w:proofErr w:type="spellEnd"/>
      <w:r>
        <w:t>:</w:t>
      </w:r>
    </w:p>
    <w:p w14:paraId="16D68B63" w14:textId="77777777" w:rsidR="00643ED8" w:rsidRPr="00D13F3C" w:rsidRDefault="00643ED8" w:rsidP="00217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3FAE13D4" w14:textId="77777777" w:rsidR="00643ED8" w:rsidRPr="00D13F3C" w:rsidRDefault="00643ED8" w:rsidP="00217F3C">
      <w:pPr>
        <w:spacing w:line="240" w:lineRule="auto"/>
        <w:rPr>
          <w:rFonts w:ascii="Arial" w:eastAsia="Times New Roman" w:hAnsi="Arial" w:cs="Arial"/>
          <w:color w:val="222222"/>
          <w:sz w:val="20"/>
          <w:szCs w:val="20"/>
          <w:lang w:val="en-US"/>
        </w:rPr>
      </w:pPr>
    </w:p>
    <w:p w14:paraId="143B9511"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4CD279FA" w14:textId="77777777" w:rsidR="00643ED8" w:rsidRPr="00D13F3C" w:rsidRDefault="00643ED8" w:rsidP="00217F3C">
      <w:pPr>
        <w:spacing w:line="240" w:lineRule="auto"/>
        <w:rPr>
          <w:rFonts w:ascii="Arial" w:eastAsia="Times New Roman" w:hAnsi="Arial" w:cs="Arial"/>
          <w:color w:val="222222"/>
          <w:sz w:val="20"/>
          <w:szCs w:val="20"/>
          <w:lang w:val="en-US"/>
        </w:rPr>
      </w:pPr>
    </w:p>
    <w:p w14:paraId="419E4CA1"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70EE8A09" w14:textId="77777777" w:rsidR="00643ED8" w:rsidRPr="00D13F3C" w:rsidRDefault="00643ED8" w:rsidP="00217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4AB5AFD8" w14:textId="0A327B67" w:rsidR="00643ED8" w:rsidRDefault="00643ED8" w:rsidP="00217F3C">
      <w:pPr>
        <w:pStyle w:val="CommentText"/>
      </w:pPr>
      <w:r w:rsidRPr="00D13F3C">
        <w:rPr>
          <w:rFonts w:ascii="Arial" w:eastAsia="Times New Roman" w:hAnsi="Arial" w:cs="Arial"/>
          <w:color w:val="222222"/>
          <w:lang w:val="en-US"/>
        </w:rPr>
        <w:t xml:space="preserve">3. Parte da </w:t>
      </w:r>
      <w:proofErr w:type="spellStart"/>
      <w:r w:rsidRPr="00D13F3C">
        <w:rPr>
          <w:rFonts w:ascii="Arial" w:eastAsia="Times New Roman" w:hAnsi="Arial" w:cs="Arial"/>
          <w:color w:val="222222"/>
          <w:lang w:val="en-US"/>
        </w:rPr>
        <w:t>minha</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dificuldade</w:t>
      </w:r>
      <w:proofErr w:type="spellEnd"/>
      <w:r w:rsidRPr="00D13F3C">
        <w:rPr>
          <w:rFonts w:ascii="Arial" w:eastAsia="Times New Roman" w:hAnsi="Arial" w:cs="Arial"/>
          <w:color w:val="222222"/>
          <w:lang w:val="en-US"/>
        </w:rPr>
        <w:t xml:space="preserve"> com </w:t>
      </w:r>
      <w:proofErr w:type="spellStart"/>
      <w:r w:rsidRPr="00D13F3C">
        <w:rPr>
          <w:rFonts w:ascii="Arial" w:eastAsia="Times New Roman" w:hAnsi="Arial" w:cs="Arial"/>
          <w:color w:val="222222"/>
          <w:lang w:val="en-US"/>
        </w:rPr>
        <w:t>essa</w:t>
      </w:r>
      <w:proofErr w:type="spellEnd"/>
      <w:r w:rsidRPr="00D13F3C">
        <w:rPr>
          <w:rFonts w:ascii="Arial" w:eastAsia="Times New Roman" w:hAnsi="Arial" w:cs="Arial"/>
          <w:color w:val="222222"/>
          <w:lang w:val="en-US"/>
        </w:rPr>
        <w:t xml:space="preserve"> parte </w:t>
      </w:r>
      <w:proofErr w:type="spellStart"/>
      <w:r w:rsidRPr="00D13F3C">
        <w:rPr>
          <w:rFonts w:ascii="Arial" w:eastAsia="Times New Roman" w:hAnsi="Arial" w:cs="Arial"/>
          <w:color w:val="222222"/>
          <w:lang w:val="en-US"/>
        </w:rPr>
        <w:t>talvez</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venha</w:t>
      </w:r>
      <w:proofErr w:type="spellEnd"/>
      <w:r w:rsidRPr="00D13F3C">
        <w:rPr>
          <w:rFonts w:ascii="Arial" w:eastAsia="Times New Roman" w:hAnsi="Arial" w:cs="Arial"/>
          <w:color w:val="222222"/>
          <w:lang w:val="en-US"/>
        </w:rPr>
        <w:t xml:space="preserve"> do </w:t>
      </w:r>
      <w:proofErr w:type="spellStart"/>
      <w:r w:rsidRPr="00D13F3C">
        <w:rPr>
          <w:rFonts w:ascii="Arial" w:eastAsia="Times New Roman" w:hAnsi="Arial" w:cs="Arial"/>
          <w:color w:val="222222"/>
          <w:lang w:val="en-US"/>
        </w:rPr>
        <w:t>fato</w:t>
      </w:r>
      <w:proofErr w:type="spellEnd"/>
      <w:r w:rsidRPr="00D13F3C">
        <w:rPr>
          <w:rFonts w:ascii="Arial" w:eastAsia="Times New Roman" w:hAnsi="Arial" w:cs="Arial"/>
          <w:color w:val="222222"/>
          <w:lang w:val="en-US"/>
        </w:rPr>
        <w:t xml:space="preserve"> de </w:t>
      </w:r>
      <w:proofErr w:type="spellStart"/>
      <w:r w:rsidRPr="00D13F3C">
        <w:rPr>
          <w:rFonts w:ascii="Arial" w:eastAsia="Times New Roman" w:hAnsi="Arial" w:cs="Arial"/>
          <w:color w:val="222222"/>
          <w:lang w:val="en-US"/>
        </w:rPr>
        <w:t>e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nã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enh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claro</w:t>
      </w:r>
      <w:proofErr w:type="spellEnd"/>
      <w:r w:rsidRPr="00D13F3C">
        <w:rPr>
          <w:rFonts w:ascii="Arial" w:eastAsia="Times New Roman" w:hAnsi="Arial" w:cs="Arial"/>
          <w:color w:val="222222"/>
          <w:lang w:val="en-US"/>
        </w:rPr>
        <w:t xml:space="preserve"> o que </w:t>
      </w:r>
      <w:proofErr w:type="spellStart"/>
      <w:r w:rsidRPr="00D13F3C">
        <w:rPr>
          <w:rFonts w:ascii="Arial" w:eastAsia="Times New Roman" w:hAnsi="Arial" w:cs="Arial"/>
          <w:color w:val="222222"/>
          <w:lang w:val="en-US"/>
        </w:rPr>
        <w:t>sã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correlaç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siológ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ipicamente</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e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socio</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pect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siológicos</w:t>
      </w:r>
      <w:proofErr w:type="spellEnd"/>
      <w:r w:rsidRPr="00D13F3C">
        <w:rPr>
          <w:rFonts w:ascii="Arial" w:eastAsia="Times New Roman" w:hAnsi="Arial" w:cs="Arial"/>
          <w:color w:val="222222"/>
          <w:lang w:val="en-US"/>
        </w:rPr>
        <w:t xml:space="preserve"> e </w:t>
      </w:r>
      <w:proofErr w:type="spellStart"/>
      <w:r w:rsidRPr="00D13F3C">
        <w:rPr>
          <w:rFonts w:ascii="Arial" w:eastAsia="Times New Roman" w:hAnsi="Arial" w:cs="Arial"/>
          <w:color w:val="222222"/>
          <w:lang w:val="en-US"/>
        </w:rPr>
        <w:t>ecológic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mecanism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por</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trás</w:t>
      </w:r>
      <w:proofErr w:type="spellEnd"/>
      <w:r w:rsidRPr="00D13F3C">
        <w:rPr>
          <w:rFonts w:ascii="Arial" w:eastAsia="Times New Roman" w:hAnsi="Arial" w:cs="Arial"/>
          <w:color w:val="222222"/>
          <w:lang w:val="en-US"/>
        </w:rPr>
        <w:t xml:space="preserve"> de trade-offs e </w:t>
      </w:r>
      <w:proofErr w:type="spellStart"/>
      <w:r w:rsidRPr="00D13F3C">
        <w:rPr>
          <w:rFonts w:ascii="Arial" w:eastAsia="Times New Roman" w:hAnsi="Arial" w:cs="Arial"/>
          <w:color w:val="222222"/>
          <w:lang w:val="en-US"/>
        </w:rPr>
        <w:t>correlaç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enotíp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genotípica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ou</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filogenéticas</w:t>
      </w:r>
      <w:proofErr w:type="spellEnd"/>
      <w:r w:rsidRPr="00D13F3C">
        <w:rPr>
          <w:rFonts w:ascii="Arial" w:eastAsia="Times New Roman" w:hAnsi="Arial" w:cs="Arial"/>
          <w:color w:val="222222"/>
          <w:lang w:val="en-US"/>
        </w:rPr>
        <w:t xml:space="preserve"> a </w:t>
      </w:r>
      <w:proofErr w:type="spellStart"/>
      <w:r w:rsidRPr="00D13F3C">
        <w:rPr>
          <w:rFonts w:ascii="Arial" w:eastAsia="Times New Roman" w:hAnsi="Arial" w:cs="Arial"/>
          <w:color w:val="222222"/>
          <w:lang w:val="en-US"/>
        </w:rPr>
        <w:t>padrõe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potencialmente</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ssociad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aos</w:t>
      </w:r>
      <w:proofErr w:type="spellEnd"/>
      <w:r w:rsidRPr="00D13F3C">
        <w:rPr>
          <w:rFonts w:ascii="Arial" w:eastAsia="Times New Roman" w:hAnsi="Arial" w:cs="Arial"/>
          <w:color w:val="222222"/>
          <w:lang w:val="en-US"/>
        </w:rPr>
        <w:t xml:space="preserve"> </w:t>
      </w:r>
      <w:proofErr w:type="spellStart"/>
      <w:r w:rsidRPr="00D13F3C">
        <w:rPr>
          <w:rFonts w:ascii="Arial" w:eastAsia="Times New Roman" w:hAnsi="Arial" w:cs="Arial"/>
          <w:color w:val="222222"/>
          <w:lang w:val="en-US"/>
        </w:rPr>
        <w:t>mesmos</w:t>
      </w:r>
      <w:proofErr w:type="spellEnd"/>
      <w:r w:rsidRPr="00D13F3C">
        <w:rPr>
          <w:rFonts w:ascii="Arial" w:eastAsia="Times New Roman" w:hAnsi="Arial" w:cs="Arial"/>
          <w:color w:val="222222"/>
          <w:lang w:val="en-US"/>
        </w:rPr>
        <w:t>.</w:t>
      </w:r>
    </w:p>
  </w:comment>
  <w:comment w:id="9" w:author="LUISA NOVARA MONCLAR GONÇALVES" w:date="2017-07-17T16:40:00Z" w:initials="LNMG">
    <w:p w14:paraId="3B1255A7" w14:textId="6AB31C22" w:rsidR="00643ED8" w:rsidRDefault="00643ED8">
      <w:pPr>
        <w:pStyle w:val="CommentText"/>
      </w:pPr>
      <w:r>
        <w:rPr>
          <w:rStyle w:val="CommentReference"/>
        </w:rPr>
        <w:annotationRef/>
      </w:r>
      <w:r>
        <w:t>Acrescentar?</w:t>
      </w:r>
    </w:p>
  </w:comment>
  <w:comment w:id="12" w:author="LUISA NOVARA MONCLAR GONÇALVES" w:date="2017-07-15T10:33:00Z" w:initials="LNMG">
    <w:p w14:paraId="2D3AC7FC" w14:textId="12114007" w:rsidR="00643ED8" w:rsidRDefault="00643ED8">
      <w:pPr>
        <w:pStyle w:val="CommentText"/>
      </w:pPr>
      <w:r>
        <w:rPr>
          <w:rStyle w:val="CommentReference"/>
        </w:rPr>
        <w:annotationRef/>
      </w:r>
      <w:proofErr w:type="spellStart"/>
      <w:r>
        <w:t>Luanne</w:t>
      </w:r>
      <w:proofErr w:type="spellEnd"/>
      <w:r>
        <w:t>: por que isso dentre outras coisas que poderiam representar a longevidade?</w:t>
      </w:r>
    </w:p>
  </w:comment>
  <w:comment w:id="13" w:author="LUISA NOVARA MONCLAR GONÇALVES" w:date="2017-07-17T23:11:00Z" w:initials="LNMG">
    <w:p w14:paraId="6AA802F5" w14:textId="07A318CA" w:rsidR="00510B8E" w:rsidRDefault="00510B8E">
      <w:pPr>
        <w:pStyle w:val="CommentText"/>
      </w:pPr>
      <w:r>
        <w:rPr>
          <w:rStyle w:val="CommentReference"/>
        </w:rPr>
        <w:annotationRef/>
      </w:r>
      <w:r>
        <w:t>LIMÃAAAAAO!</w:t>
      </w:r>
    </w:p>
  </w:comment>
  <w:comment w:id="14" w:author="LUISA NOVARA MONCLAR GONÇALVES" w:date="2017-07-15T10:40:00Z" w:initials="LNMG">
    <w:p w14:paraId="7ACA5ABE" w14:textId="14BF9E33" w:rsidR="00643ED8" w:rsidRDefault="00643ED8">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6" w:author="LUISA NOVARA MONCLAR GONÇALVES" w:date="2017-07-15T10:40:00Z" w:initials="LNMG">
    <w:p w14:paraId="3C829E2F" w14:textId="37E32B47" w:rsidR="00643ED8" w:rsidRDefault="00643ED8">
      <w:pPr>
        <w:pStyle w:val="CommentText"/>
      </w:pPr>
      <w:r>
        <w:rPr>
          <w:rStyle w:val="CommentReference"/>
        </w:rPr>
        <w:annotationRef/>
      </w:r>
      <w:r>
        <w:t xml:space="preserve">Inserir </w:t>
      </w:r>
      <w:proofErr w:type="spellStart"/>
      <w:r>
        <w:t>info</w:t>
      </w:r>
      <w:proofErr w:type="spellEnd"/>
      <w:r>
        <w:t xml:space="preserve"> sobre florestas temperadas.</w:t>
      </w:r>
    </w:p>
  </w:comment>
  <w:comment w:id="18" w:author="LUISA NOVARA MONCLAR GONÇALVES" w:date="2017-07-15T10:42:00Z" w:initials="LNMG">
    <w:p w14:paraId="6299B3B7" w14:textId="48F43C6F" w:rsidR="00643ED8" w:rsidRDefault="00643ED8">
      <w:pPr>
        <w:pStyle w:val="CommentText"/>
      </w:pPr>
      <w:r>
        <w:rPr>
          <w:rStyle w:val="CommentReference"/>
        </w:rPr>
        <w:annotationRef/>
      </w:r>
      <w:r>
        <w:t>Ale não gosta do nome.</w:t>
      </w:r>
    </w:p>
  </w:comment>
  <w:comment w:id="37" w:author="LUISA NOVARA MONCLAR GONÇALVES" w:date="2017-07-15T11:36:00Z" w:initials="LNMG">
    <w:p w14:paraId="5485790A" w14:textId="45A7AAF9" w:rsidR="00643ED8" w:rsidRDefault="00643ED8">
      <w:pPr>
        <w:pStyle w:val="CommentText"/>
      </w:pPr>
      <w:r>
        <w:rPr>
          <w:rStyle w:val="CommentReference"/>
        </w:rPr>
        <w:annotationRef/>
      </w:r>
      <w:r>
        <w:t>Escrevendo!</w:t>
      </w:r>
    </w:p>
  </w:comment>
  <w:comment w:id="40" w:author="LUISA NOVARA MONCLAR GONÇALVES" w:date="2017-07-15T11:14:00Z" w:initials="LNMG">
    <w:p w14:paraId="2FC68073" w14:textId="788842BA" w:rsidR="00643ED8" w:rsidRDefault="00643ED8">
      <w:pPr>
        <w:pStyle w:val="CommentText"/>
      </w:pPr>
      <w:r>
        <w:rPr>
          <w:rStyle w:val="CommentReference"/>
        </w:rPr>
        <w:annotationRef/>
      </w:r>
      <w:r>
        <w:t>REVIS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161765" w15:done="0"/>
  <w15:commentEx w15:paraId="4AB5AFD8" w15:done="0"/>
  <w15:commentEx w15:paraId="3B1255A7" w15:done="0"/>
  <w15:commentEx w15:paraId="2D3AC7FC" w15:done="0"/>
  <w15:commentEx w15:paraId="6AA802F5" w15:done="0"/>
  <w15:commentEx w15:paraId="7ACA5ABE" w15:done="0"/>
  <w15:commentEx w15:paraId="3C829E2F" w15:done="0"/>
  <w15:commentEx w15:paraId="6299B3B7" w15:done="0"/>
  <w15:commentEx w15:paraId="5485790A" w15:done="0"/>
  <w15:commentEx w15:paraId="2FC6807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06E848" w14:textId="77777777" w:rsidR="000006D3" w:rsidRDefault="000006D3" w:rsidP="000C2B71">
      <w:pPr>
        <w:spacing w:line="240" w:lineRule="auto"/>
      </w:pPr>
      <w:r>
        <w:separator/>
      </w:r>
    </w:p>
  </w:endnote>
  <w:endnote w:type="continuationSeparator" w:id="0">
    <w:p w14:paraId="39D82807" w14:textId="77777777" w:rsidR="000006D3" w:rsidRDefault="000006D3"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43ED8" w:rsidRDefault="00643ED8"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43ED8" w:rsidRDefault="00643ED8"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643ED8" w:rsidRDefault="00643ED8"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643ED8" w:rsidRDefault="00643ED8"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250A">
      <w:rPr>
        <w:rStyle w:val="PageNumber"/>
        <w:noProof/>
      </w:rPr>
      <w:t>43</w:t>
    </w:r>
    <w:r>
      <w:rPr>
        <w:rStyle w:val="PageNumber"/>
      </w:rPr>
      <w:fldChar w:fldCharType="end"/>
    </w:r>
  </w:p>
  <w:p w14:paraId="7C3D7A13" w14:textId="77777777" w:rsidR="00643ED8" w:rsidRDefault="00643ED8"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3A28CC" w14:textId="77777777" w:rsidR="000006D3" w:rsidRDefault="000006D3" w:rsidP="000C2B71">
      <w:pPr>
        <w:spacing w:line="240" w:lineRule="auto"/>
      </w:pPr>
      <w:r>
        <w:separator/>
      </w:r>
    </w:p>
  </w:footnote>
  <w:footnote w:type="continuationSeparator" w:id="0">
    <w:p w14:paraId="6984ECE4" w14:textId="77777777" w:rsidR="000006D3" w:rsidRDefault="000006D3" w:rsidP="000C2B71">
      <w:pPr>
        <w:spacing w:line="240" w:lineRule="auto"/>
      </w:pPr>
      <w:r>
        <w:continuationSeparator/>
      </w:r>
    </w:p>
  </w:footnote>
  <w:footnote w:id="1">
    <w:p w14:paraId="02FDB377" w14:textId="3C362CBA" w:rsidR="00643ED8" w:rsidRPr="00673AA7" w:rsidRDefault="00643ED8"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w:t>
      </w:r>
      <w:proofErr w:type="spellStart"/>
      <w:r w:rsidRPr="00A00D5C">
        <w:rPr>
          <w:rFonts w:asciiTheme="majorHAnsi" w:hAnsiTheme="majorHAnsi"/>
          <w:sz w:val="22"/>
          <w:szCs w:val="22"/>
        </w:rPr>
        <w:t>Reznick</w:t>
      </w:r>
      <w:proofErr w:type="spellEnd"/>
      <w:r w:rsidRPr="00A00D5C">
        <w:rPr>
          <w:rFonts w:asciiTheme="majorHAnsi" w:hAnsiTheme="majorHAnsi"/>
          <w:sz w:val="22"/>
          <w:szCs w:val="22"/>
        </w:rPr>
        <w:t>,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proofErr w:type="spellStart"/>
      <w:r w:rsidRPr="003644D0">
        <w:rPr>
          <w:rFonts w:asciiTheme="majorHAnsi" w:hAnsiTheme="majorHAnsi" w:cs="Times New Roman"/>
          <w:color w:val="000000" w:themeColor="text1"/>
          <w:sz w:val="22"/>
          <w:szCs w:val="22"/>
        </w:rPr>
        <w:t>Holsinger</w:t>
      </w:r>
      <w:proofErr w:type="spellEnd"/>
      <w:r w:rsidRPr="003644D0">
        <w:rPr>
          <w:rFonts w:asciiTheme="majorHAnsi" w:hAnsiTheme="majorHAnsi" w:cs="Times New Roman"/>
          <w:color w:val="000000" w:themeColor="text1"/>
          <w:sz w:val="22"/>
          <w:szCs w:val="22"/>
        </w:rPr>
        <w:t>, 2014</w:t>
      </w:r>
      <w:r w:rsidRPr="003644D0">
        <w:rPr>
          <w:rFonts w:asciiTheme="majorHAnsi" w:hAnsiTheme="majorHAnsi"/>
          <w:sz w:val="22"/>
          <w:szCs w:val="22"/>
        </w:rPr>
        <w:t>).</w:t>
      </w:r>
    </w:p>
  </w:footnote>
  <w:footnote w:id="2">
    <w:p w14:paraId="1281E21D" w14:textId="5DA9AEE8" w:rsidR="00643ED8" w:rsidRPr="00F4652D" w:rsidRDefault="00643ED8"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643ED8" w:rsidRPr="000D627E" w:rsidRDefault="00643ED8"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643ED8" w:rsidRPr="00BE056C" w:rsidRDefault="00643ED8"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43ED8" w:rsidRPr="00623DD0" w:rsidRDefault="00643ED8"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643ED8" w:rsidRPr="005639F8" w:rsidRDefault="00643ED8"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643ED8" w:rsidRPr="00592DA1" w:rsidRDefault="00643ED8"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643ED8" w:rsidRPr="001C0ED8" w:rsidRDefault="00643ED8"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643ED8" w:rsidRDefault="00643ED8" w:rsidP="00E94339">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643ED8" w:rsidRPr="00674730" w:rsidRDefault="00643ED8"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47632C29" w:rsidR="00643ED8" w:rsidRPr="00F815E0" w:rsidRDefault="00643ED8" w:rsidP="00F815E0">
      <w:pPr>
        <w:spacing w:line="276" w:lineRule="auto"/>
        <w:contextualSpacing/>
        <w:jc w:val="both"/>
        <w:rPr>
          <w:rFonts w:asciiTheme="majorHAnsi" w:hAnsiTheme="majorHAnsi"/>
          <w:sz w:val="22"/>
          <w:szCs w:val="22"/>
        </w:rPr>
      </w:pPr>
      <w:r>
        <w:rPr>
          <w:rStyle w:val="FootnoteReference"/>
        </w:rPr>
        <w:footnoteRef/>
      </w:r>
      <w:r>
        <w:t xml:space="preserve"> </w:t>
      </w:r>
      <w:r w:rsidRPr="00F815E0">
        <w:rPr>
          <w:rFonts w:asciiTheme="majorHAnsi" w:hAnsiTheme="majorHAnsi"/>
          <w:sz w:val="22"/>
          <w:szCs w:val="22"/>
        </w:rPr>
        <w:t xml:space="preserve">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w:t>
      </w:r>
      <w:r w:rsidR="00BB77CB">
        <w:rPr>
          <w:rFonts w:asciiTheme="majorHAnsi" w:hAnsiTheme="majorHAnsi"/>
          <w:sz w:val="22"/>
          <w:szCs w:val="22"/>
        </w:rPr>
        <w:t xml:space="preserve">unicamente </w:t>
      </w:r>
      <w:r w:rsidRPr="00F815E0">
        <w:rPr>
          <w:rFonts w:asciiTheme="majorHAnsi" w:hAnsiTheme="majorHAnsi"/>
          <w:sz w:val="22"/>
          <w:szCs w:val="22"/>
        </w:rPr>
        <w:t>por deriva ecológica e exclusão competitiva, criando condições para que a</w:t>
      </w:r>
      <w:r w:rsidR="00122D63">
        <w:rPr>
          <w:rFonts w:asciiTheme="majorHAnsi" w:hAnsiTheme="majorHAnsi"/>
          <w:sz w:val="22"/>
          <w:szCs w:val="22"/>
        </w:rPr>
        <w:t>s</w:t>
      </w:r>
      <w:r w:rsidRPr="00F815E0">
        <w:rPr>
          <w:rFonts w:asciiTheme="majorHAnsi" w:hAnsiTheme="majorHAnsi"/>
          <w:sz w:val="22"/>
          <w:szCs w:val="22"/>
        </w:rPr>
        <w:t xml:space="preserve"> dinâmica</w:t>
      </w:r>
      <w:r w:rsidR="00122D63">
        <w:rPr>
          <w:rFonts w:asciiTheme="majorHAnsi" w:hAnsiTheme="majorHAnsi"/>
          <w:sz w:val="22"/>
          <w:szCs w:val="22"/>
        </w:rPr>
        <w:t>s</w:t>
      </w:r>
      <w:r w:rsidRPr="00F815E0">
        <w:rPr>
          <w:rFonts w:asciiTheme="majorHAnsi" w:hAnsiTheme="majorHAnsi"/>
          <w:sz w:val="22"/>
          <w:szCs w:val="22"/>
        </w:rPr>
        <w:t xml:space="preserve"> ecológica </w:t>
      </w:r>
      <w:r w:rsidR="00122D63">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sidR="006C3271">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sidR="006C3271">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sidR="00A51D1A">
        <w:rPr>
          <w:rFonts w:asciiTheme="majorHAnsi" w:hAnsiTheme="majorHAnsi"/>
          <w:sz w:val="22"/>
          <w:szCs w:val="22"/>
        </w:rPr>
        <w:t xml:space="preserve"> são condições </w:t>
      </w:r>
      <w:proofErr w:type="gramStart"/>
      <w:r w:rsidR="00A51D1A">
        <w:rPr>
          <w:rFonts w:asciiTheme="majorHAnsi" w:hAnsiTheme="majorHAnsi"/>
          <w:sz w:val="22"/>
          <w:szCs w:val="22"/>
        </w:rPr>
        <w:t>necessárias</w:t>
      </w:r>
      <w:proofErr w:type="gramEnd"/>
      <w:r w:rsidR="00A51D1A">
        <w:rPr>
          <w:rFonts w:asciiTheme="majorHAnsi" w:hAnsiTheme="majorHAnsi"/>
          <w:sz w:val="22"/>
          <w:szCs w:val="22"/>
        </w:rPr>
        <w:t xml:space="preserve"> mas não suficientes</w:t>
      </w:r>
      <w:r w:rsidR="006C3271" w:rsidRPr="006C3271">
        <w:rPr>
          <w:rFonts w:asciiTheme="majorHAnsi" w:hAnsiTheme="majorHAnsi"/>
          <w:sz w:val="22"/>
          <w:szCs w:val="22"/>
        </w:rPr>
        <w:t xml:space="preserve"> </w:t>
      </w:r>
      <w:r w:rsidR="006C3271" w:rsidRPr="00F815E0">
        <w:rPr>
          <w:rFonts w:asciiTheme="majorHAnsi" w:hAnsiTheme="majorHAnsi"/>
          <w:sz w:val="22"/>
          <w:szCs w:val="22"/>
        </w:rPr>
        <w:t xml:space="preserve">para </w:t>
      </w:r>
      <w:r w:rsidR="006C3271">
        <w:rPr>
          <w:rFonts w:asciiTheme="majorHAnsi" w:hAnsiTheme="majorHAnsi"/>
          <w:sz w:val="22"/>
          <w:szCs w:val="22"/>
        </w:rPr>
        <w:t xml:space="preserve">a emergência de </w:t>
      </w:r>
      <w:r w:rsidR="006C3271" w:rsidRPr="00F815E0">
        <w:rPr>
          <w:rFonts w:asciiTheme="majorHAnsi" w:hAnsiTheme="majorHAnsi"/>
          <w:sz w:val="22"/>
          <w:szCs w:val="22"/>
        </w:rPr>
        <w:t>padrões como o de pico de heterogeneidade interespecífica em níveis intermediários de distúrbio</w:t>
      </w:r>
      <w:r w:rsidRPr="00F815E0">
        <w:rPr>
          <w:rFonts w:asciiTheme="majorHAnsi" w:hAnsiTheme="majorHAnsi"/>
          <w:sz w:val="22"/>
          <w:szCs w:val="22"/>
        </w:rPr>
        <w:t xml:space="preserve">, </w:t>
      </w:r>
      <w:r w:rsidR="00A51D1A">
        <w:rPr>
          <w:rFonts w:asciiTheme="majorHAnsi" w:hAnsiTheme="majorHAnsi"/>
          <w:sz w:val="22"/>
          <w:szCs w:val="22"/>
        </w:rPr>
        <w:t>já que os valores</w:t>
      </w:r>
      <w:r w:rsidRPr="00F815E0">
        <w:rPr>
          <w:rFonts w:asciiTheme="majorHAnsi" w:hAnsiTheme="majorHAnsi"/>
          <w:sz w:val="22"/>
          <w:szCs w:val="22"/>
        </w:rPr>
        <w:t xml:space="preserve"> de abundância e de taxa de entrada de variação no sistema devem ser importantes.</w:t>
      </w:r>
    </w:p>
    <w:p w14:paraId="0854055F" w14:textId="41240FD0" w:rsidR="00643ED8" w:rsidRPr="00F815E0" w:rsidRDefault="00643ED8"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06D3"/>
    <w:rsid w:val="00001F28"/>
    <w:rsid w:val="0000393E"/>
    <w:rsid w:val="000055E8"/>
    <w:rsid w:val="000066A8"/>
    <w:rsid w:val="00006F2B"/>
    <w:rsid w:val="00007459"/>
    <w:rsid w:val="0000770A"/>
    <w:rsid w:val="000078A2"/>
    <w:rsid w:val="000079DE"/>
    <w:rsid w:val="000101BB"/>
    <w:rsid w:val="000101ED"/>
    <w:rsid w:val="0001163D"/>
    <w:rsid w:val="000136B6"/>
    <w:rsid w:val="000164FE"/>
    <w:rsid w:val="000167AB"/>
    <w:rsid w:val="00016919"/>
    <w:rsid w:val="000178D8"/>
    <w:rsid w:val="0002060B"/>
    <w:rsid w:val="00021776"/>
    <w:rsid w:val="00022981"/>
    <w:rsid w:val="000240A7"/>
    <w:rsid w:val="00024CF9"/>
    <w:rsid w:val="00024D30"/>
    <w:rsid w:val="00025353"/>
    <w:rsid w:val="00027189"/>
    <w:rsid w:val="000272EB"/>
    <w:rsid w:val="00033943"/>
    <w:rsid w:val="00033F41"/>
    <w:rsid w:val="000403A7"/>
    <w:rsid w:val="00041B98"/>
    <w:rsid w:val="00042344"/>
    <w:rsid w:val="00043B37"/>
    <w:rsid w:val="0004440B"/>
    <w:rsid w:val="00044F06"/>
    <w:rsid w:val="00045C3A"/>
    <w:rsid w:val="00050D46"/>
    <w:rsid w:val="000511F0"/>
    <w:rsid w:val="000515B8"/>
    <w:rsid w:val="00054221"/>
    <w:rsid w:val="00054557"/>
    <w:rsid w:val="00054D1B"/>
    <w:rsid w:val="00054FE6"/>
    <w:rsid w:val="0005556C"/>
    <w:rsid w:val="00056502"/>
    <w:rsid w:val="00060C6B"/>
    <w:rsid w:val="00062250"/>
    <w:rsid w:val="0006269D"/>
    <w:rsid w:val="00064068"/>
    <w:rsid w:val="000646D2"/>
    <w:rsid w:val="00064D7F"/>
    <w:rsid w:val="000657CD"/>
    <w:rsid w:val="000704B2"/>
    <w:rsid w:val="00072C56"/>
    <w:rsid w:val="000731B2"/>
    <w:rsid w:val="00073281"/>
    <w:rsid w:val="000739E8"/>
    <w:rsid w:val="0007543D"/>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37A5"/>
    <w:rsid w:val="000A3C4C"/>
    <w:rsid w:val="000A42FE"/>
    <w:rsid w:val="000A4B93"/>
    <w:rsid w:val="000A50C3"/>
    <w:rsid w:val="000A62F2"/>
    <w:rsid w:val="000A7854"/>
    <w:rsid w:val="000A7B9A"/>
    <w:rsid w:val="000B0C99"/>
    <w:rsid w:val="000B0D6C"/>
    <w:rsid w:val="000B0FFF"/>
    <w:rsid w:val="000B219F"/>
    <w:rsid w:val="000B2F75"/>
    <w:rsid w:val="000B34C7"/>
    <w:rsid w:val="000B4189"/>
    <w:rsid w:val="000B67B6"/>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7CBC"/>
    <w:rsid w:val="000E34DD"/>
    <w:rsid w:val="000E3DF4"/>
    <w:rsid w:val="000E459A"/>
    <w:rsid w:val="000E5090"/>
    <w:rsid w:val="000E6484"/>
    <w:rsid w:val="000E64C4"/>
    <w:rsid w:val="000E64EF"/>
    <w:rsid w:val="000F5FAA"/>
    <w:rsid w:val="000F63F9"/>
    <w:rsid w:val="000F69F9"/>
    <w:rsid w:val="000F7AE0"/>
    <w:rsid w:val="001019DE"/>
    <w:rsid w:val="00101FD3"/>
    <w:rsid w:val="00102133"/>
    <w:rsid w:val="00102275"/>
    <w:rsid w:val="00102A81"/>
    <w:rsid w:val="00104769"/>
    <w:rsid w:val="001049EB"/>
    <w:rsid w:val="001050D7"/>
    <w:rsid w:val="001054C0"/>
    <w:rsid w:val="00105D4B"/>
    <w:rsid w:val="001074F6"/>
    <w:rsid w:val="0011031C"/>
    <w:rsid w:val="0011052E"/>
    <w:rsid w:val="001110A8"/>
    <w:rsid w:val="0011477F"/>
    <w:rsid w:val="00114C74"/>
    <w:rsid w:val="00116350"/>
    <w:rsid w:val="00117284"/>
    <w:rsid w:val="001203B2"/>
    <w:rsid w:val="00120DB6"/>
    <w:rsid w:val="00122212"/>
    <w:rsid w:val="00122583"/>
    <w:rsid w:val="00122D63"/>
    <w:rsid w:val="00122E9F"/>
    <w:rsid w:val="001247F1"/>
    <w:rsid w:val="00125981"/>
    <w:rsid w:val="001259FA"/>
    <w:rsid w:val="00127812"/>
    <w:rsid w:val="00127E0F"/>
    <w:rsid w:val="00130114"/>
    <w:rsid w:val="001310AB"/>
    <w:rsid w:val="00131447"/>
    <w:rsid w:val="00131495"/>
    <w:rsid w:val="00131534"/>
    <w:rsid w:val="00131D0E"/>
    <w:rsid w:val="0013246F"/>
    <w:rsid w:val="00132C18"/>
    <w:rsid w:val="00136972"/>
    <w:rsid w:val="00136B12"/>
    <w:rsid w:val="00140EFD"/>
    <w:rsid w:val="00142D77"/>
    <w:rsid w:val="001448E2"/>
    <w:rsid w:val="00146F31"/>
    <w:rsid w:val="00150098"/>
    <w:rsid w:val="00150D01"/>
    <w:rsid w:val="0015147C"/>
    <w:rsid w:val="00151FCC"/>
    <w:rsid w:val="0015276C"/>
    <w:rsid w:val="0015745B"/>
    <w:rsid w:val="001602FB"/>
    <w:rsid w:val="00161E9F"/>
    <w:rsid w:val="001668A6"/>
    <w:rsid w:val="001710D2"/>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94"/>
    <w:rsid w:val="00190D15"/>
    <w:rsid w:val="001914D5"/>
    <w:rsid w:val="0019438B"/>
    <w:rsid w:val="00194690"/>
    <w:rsid w:val="0019561E"/>
    <w:rsid w:val="001970F7"/>
    <w:rsid w:val="001975ED"/>
    <w:rsid w:val="00197A11"/>
    <w:rsid w:val="001A16E0"/>
    <w:rsid w:val="001A21F8"/>
    <w:rsid w:val="001A3338"/>
    <w:rsid w:val="001A5454"/>
    <w:rsid w:val="001B121B"/>
    <w:rsid w:val="001B148B"/>
    <w:rsid w:val="001B1983"/>
    <w:rsid w:val="001B1DBB"/>
    <w:rsid w:val="001B315A"/>
    <w:rsid w:val="001B3D57"/>
    <w:rsid w:val="001B4974"/>
    <w:rsid w:val="001B4A89"/>
    <w:rsid w:val="001B65DB"/>
    <w:rsid w:val="001B7BC7"/>
    <w:rsid w:val="001C15D8"/>
    <w:rsid w:val="001C24C4"/>
    <w:rsid w:val="001C3D28"/>
    <w:rsid w:val="001C5F4F"/>
    <w:rsid w:val="001C6EB8"/>
    <w:rsid w:val="001D0869"/>
    <w:rsid w:val="001D48F6"/>
    <w:rsid w:val="001D58B0"/>
    <w:rsid w:val="001D5D1F"/>
    <w:rsid w:val="001D6F65"/>
    <w:rsid w:val="001D7C64"/>
    <w:rsid w:val="001E0170"/>
    <w:rsid w:val="001E3877"/>
    <w:rsid w:val="001E4399"/>
    <w:rsid w:val="001E5912"/>
    <w:rsid w:val="001E6A72"/>
    <w:rsid w:val="001E7161"/>
    <w:rsid w:val="001F3950"/>
    <w:rsid w:val="001F3C8B"/>
    <w:rsid w:val="001F3FA3"/>
    <w:rsid w:val="001F4239"/>
    <w:rsid w:val="001F5362"/>
    <w:rsid w:val="001F72C6"/>
    <w:rsid w:val="00202D68"/>
    <w:rsid w:val="00202E48"/>
    <w:rsid w:val="00202EE5"/>
    <w:rsid w:val="002031CC"/>
    <w:rsid w:val="00204ADA"/>
    <w:rsid w:val="00205E29"/>
    <w:rsid w:val="00205EF8"/>
    <w:rsid w:val="00207E33"/>
    <w:rsid w:val="00210A47"/>
    <w:rsid w:val="0021257E"/>
    <w:rsid w:val="00214C88"/>
    <w:rsid w:val="00214EE3"/>
    <w:rsid w:val="002150E5"/>
    <w:rsid w:val="00215110"/>
    <w:rsid w:val="00215838"/>
    <w:rsid w:val="00217170"/>
    <w:rsid w:val="002175DA"/>
    <w:rsid w:val="00217E34"/>
    <w:rsid w:val="00217F3C"/>
    <w:rsid w:val="00221022"/>
    <w:rsid w:val="00221C38"/>
    <w:rsid w:val="00221FC9"/>
    <w:rsid w:val="0022321F"/>
    <w:rsid w:val="00224795"/>
    <w:rsid w:val="00224B9C"/>
    <w:rsid w:val="0022505B"/>
    <w:rsid w:val="00227A62"/>
    <w:rsid w:val="0023171B"/>
    <w:rsid w:val="0023182A"/>
    <w:rsid w:val="002329F6"/>
    <w:rsid w:val="00233AB2"/>
    <w:rsid w:val="00237883"/>
    <w:rsid w:val="00237E00"/>
    <w:rsid w:val="00240207"/>
    <w:rsid w:val="00241AC3"/>
    <w:rsid w:val="00242957"/>
    <w:rsid w:val="00242A17"/>
    <w:rsid w:val="00244122"/>
    <w:rsid w:val="0024443A"/>
    <w:rsid w:val="00245514"/>
    <w:rsid w:val="00246865"/>
    <w:rsid w:val="00251327"/>
    <w:rsid w:val="0025146E"/>
    <w:rsid w:val="00253596"/>
    <w:rsid w:val="00255AC9"/>
    <w:rsid w:val="00255E8D"/>
    <w:rsid w:val="0025667A"/>
    <w:rsid w:val="00257412"/>
    <w:rsid w:val="002617CF"/>
    <w:rsid w:val="00262BC6"/>
    <w:rsid w:val="00272690"/>
    <w:rsid w:val="00273BD8"/>
    <w:rsid w:val="002746AC"/>
    <w:rsid w:val="00276B18"/>
    <w:rsid w:val="00277208"/>
    <w:rsid w:val="00277817"/>
    <w:rsid w:val="0028068C"/>
    <w:rsid w:val="002812D5"/>
    <w:rsid w:val="00282D2A"/>
    <w:rsid w:val="002840DD"/>
    <w:rsid w:val="00284545"/>
    <w:rsid w:val="0028471C"/>
    <w:rsid w:val="00284A87"/>
    <w:rsid w:val="00293468"/>
    <w:rsid w:val="002934A1"/>
    <w:rsid w:val="00295BD3"/>
    <w:rsid w:val="00295F4C"/>
    <w:rsid w:val="00296FB3"/>
    <w:rsid w:val="002A0016"/>
    <w:rsid w:val="002A3431"/>
    <w:rsid w:val="002A3C3D"/>
    <w:rsid w:val="002A532B"/>
    <w:rsid w:val="002A5BC2"/>
    <w:rsid w:val="002A791F"/>
    <w:rsid w:val="002B0C4B"/>
    <w:rsid w:val="002B0E0A"/>
    <w:rsid w:val="002B11B9"/>
    <w:rsid w:val="002B2033"/>
    <w:rsid w:val="002B3497"/>
    <w:rsid w:val="002B3CB1"/>
    <w:rsid w:val="002B5178"/>
    <w:rsid w:val="002B5FAA"/>
    <w:rsid w:val="002B66A4"/>
    <w:rsid w:val="002C00BA"/>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7549"/>
    <w:rsid w:val="002E150D"/>
    <w:rsid w:val="002E4585"/>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44CF"/>
    <w:rsid w:val="003047E3"/>
    <w:rsid w:val="0030553E"/>
    <w:rsid w:val="003056B8"/>
    <w:rsid w:val="003063BD"/>
    <w:rsid w:val="003064FE"/>
    <w:rsid w:val="003075DA"/>
    <w:rsid w:val="00316175"/>
    <w:rsid w:val="003202C2"/>
    <w:rsid w:val="0032039D"/>
    <w:rsid w:val="003208CC"/>
    <w:rsid w:val="00321AC2"/>
    <w:rsid w:val="00323CB7"/>
    <w:rsid w:val="003253AA"/>
    <w:rsid w:val="00327EBA"/>
    <w:rsid w:val="003316DB"/>
    <w:rsid w:val="00331D64"/>
    <w:rsid w:val="00332288"/>
    <w:rsid w:val="003329D8"/>
    <w:rsid w:val="0033356D"/>
    <w:rsid w:val="0033417B"/>
    <w:rsid w:val="00334A65"/>
    <w:rsid w:val="00335AAB"/>
    <w:rsid w:val="0033675E"/>
    <w:rsid w:val="0033725F"/>
    <w:rsid w:val="003400A7"/>
    <w:rsid w:val="00340C9B"/>
    <w:rsid w:val="00341EAA"/>
    <w:rsid w:val="00342758"/>
    <w:rsid w:val="0034277C"/>
    <w:rsid w:val="00342D11"/>
    <w:rsid w:val="00343A66"/>
    <w:rsid w:val="003444BE"/>
    <w:rsid w:val="00345619"/>
    <w:rsid w:val="00345E54"/>
    <w:rsid w:val="003463E3"/>
    <w:rsid w:val="00346B76"/>
    <w:rsid w:val="00351BAD"/>
    <w:rsid w:val="00353244"/>
    <w:rsid w:val="00354016"/>
    <w:rsid w:val="00355D8C"/>
    <w:rsid w:val="00356D58"/>
    <w:rsid w:val="00360DBD"/>
    <w:rsid w:val="00360ED4"/>
    <w:rsid w:val="003614B3"/>
    <w:rsid w:val="003644D0"/>
    <w:rsid w:val="003675D3"/>
    <w:rsid w:val="00367B88"/>
    <w:rsid w:val="00370695"/>
    <w:rsid w:val="00372E60"/>
    <w:rsid w:val="003736AB"/>
    <w:rsid w:val="00376298"/>
    <w:rsid w:val="0037683A"/>
    <w:rsid w:val="00381054"/>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A12EB"/>
    <w:rsid w:val="003A15BA"/>
    <w:rsid w:val="003A1F1F"/>
    <w:rsid w:val="003A36C1"/>
    <w:rsid w:val="003A4F89"/>
    <w:rsid w:val="003B0061"/>
    <w:rsid w:val="003B2211"/>
    <w:rsid w:val="003B4C83"/>
    <w:rsid w:val="003B5F06"/>
    <w:rsid w:val="003B63F0"/>
    <w:rsid w:val="003B6B48"/>
    <w:rsid w:val="003B6C40"/>
    <w:rsid w:val="003C1497"/>
    <w:rsid w:val="003C2250"/>
    <w:rsid w:val="003C258D"/>
    <w:rsid w:val="003C2771"/>
    <w:rsid w:val="003C440E"/>
    <w:rsid w:val="003C491E"/>
    <w:rsid w:val="003C4B41"/>
    <w:rsid w:val="003C5344"/>
    <w:rsid w:val="003C5A83"/>
    <w:rsid w:val="003C6260"/>
    <w:rsid w:val="003C6EB3"/>
    <w:rsid w:val="003C78DE"/>
    <w:rsid w:val="003D26D5"/>
    <w:rsid w:val="003D3ACB"/>
    <w:rsid w:val="003D41FB"/>
    <w:rsid w:val="003D4D87"/>
    <w:rsid w:val="003D69C5"/>
    <w:rsid w:val="003D7A5E"/>
    <w:rsid w:val="003E1375"/>
    <w:rsid w:val="003E2916"/>
    <w:rsid w:val="003E5F64"/>
    <w:rsid w:val="003E64F1"/>
    <w:rsid w:val="003E67D4"/>
    <w:rsid w:val="003E67EB"/>
    <w:rsid w:val="003F3859"/>
    <w:rsid w:val="003F616B"/>
    <w:rsid w:val="004004AD"/>
    <w:rsid w:val="004008A8"/>
    <w:rsid w:val="004011E7"/>
    <w:rsid w:val="00404109"/>
    <w:rsid w:val="004043CE"/>
    <w:rsid w:val="00404C04"/>
    <w:rsid w:val="004061DE"/>
    <w:rsid w:val="00407EB7"/>
    <w:rsid w:val="004101F3"/>
    <w:rsid w:val="00410513"/>
    <w:rsid w:val="0041075A"/>
    <w:rsid w:val="00410860"/>
    <w:rsid w:val="004113D7"/>
    <w:rsid w:val="00411550"/>
    <w:rsid w:val="00411E24"/>
    <w:rsid w:val="00412064"/>
    <w:rsid w:val="004152A7"/>
    <w:rsid w:val="004155A9"/>
    <w:rsid w:val="0041631C"/>
    <w:rsid w:val="00417272"/>
    <w:rsid w:val="00417DB6"/>
    <w:rsid w:val="00417FC3"/>
    <w:rsid w:val="004205BD"/>
    <w:rsid w:val="00420E3C"/>
    <w:rsid w:val="00427587"/>
    <w:rsid w:val="00433FAC"/>
    <w:rsid w:val="00435373"/>
    <w:rsid w:val="004373AB"/>
    <w:rsid w:val="004413EC"/>
    <w:rsid w:val="004425B8"/>
    <w:rsid w:val="00443509"/>
    <w:rsid w:val="00443C59"/>
    <w:rsid w:val="00443CCE"/>
    <w:rsid w:val="00443E55"/>
    <w:rsid w:val="00443FED"/>
    <w:rsid w:val="0044487D"/>
    <w:rsid w:val="00445820"/>
    <w:rsid w:val="00445DA4"/>
    <w:rsid w:val="004462D6"/>
    <w:rsid w:val="004467EB"/>
    <w:rsid w:val="0045161F"/>
    <w:rsid w:val="00453360"/>
    <w:rsid w:val="004551AD"/>
    <w:rsid w:val="00456749"/>
    <w:rsid w:val="00457151"/>
    <w:rsid w:val="004577C1"/>
    <w:rsid w:val="00461C32"/>
    <w:rsid w:val="0046376B"/>
    <w:rsid w:val="00463805"/>
    <w:rsid w:val="00463FA1"/>
    <w:rsid w:val="004644F2"/>
    <w:rsid w:val="004645E9"/>
    <w:rsid w:val="00464727"/>
    <w:rsid w:val="00464CD1"/>
    <w:rsid w:val="00466F73"/>
    <w:rsid w:val="00472107"/>
    <w:rsid w:val="004744B5"/>
    <w:rsid w:val="004764A1"/>
    <w:rsid w:val="004808CC"/>
    <w:rsid w:val="00482BE0"/>
    <w:rsid w:val="004831FA"/>
    <w:rsid w:val="0048332B"/>
    <w:rsid w:val="004863CE"/>
    <w:rsid w:val="00486721"/>
    <w:rsid w:val="00487307"/>
    <w:rsid w:val="00490367"/>
    <w:rsid w:val="00490755"/>
    <w:rsid w:val="0049133C"/>
    <w:rsid w:val="00491A07"/>
    <w:rsid w:val="00493403"/>
    <w:rsid w:val="00493518"/>
    <w:rsid w:val="00493ED3"/>
    <w:rsid w:val="004942BC"/>
    <w:rsid w:val="00494B2C"/>
    <w:rsid w:val="00495093"/>
    <w:rsid w:val="00497960"/>
    <w:rsid w:val="004A4438"/>
    <w:rsid w:val="004A5900"/>
    <w:rsid w:val="004A5FD6"/>
    <w:rsid w:val="004A729D"/>
    <w:rsid w:val="004B02FE"/>
    <w:rsid w:val="004B0F9B"/>
    <w:rsid w:val="004B2563"/>
    <w:rsid w:val="004B3553"/>
    <w:rsid w:val="004B3696"/>
    <w:rsid w:val="004B3BD8"/>
    <w:rsid w:val="004B49C9"/>
    <w:rsid w:val="004B4DAF"/>
    <w:rsid w:val="004B6143"/>
    <w:rsid w:val="004C0AB9"/>
    <w:rsid w:val="004C16DC"/>
    <w:rsid w:val="004C1F56"/>
    <w:rsid w:val="004C300E"/>
    <w:rsid w:val="004C30CE"/>
    <w:rsid w:val="004C4344"/>
    <w:rsid w:val="004C4B56"/>
    <w:rsid w:val="004C6929"/>
    <w:rsid w:val="004C6DF7"/>
    <w:rsid w:val="004D088B"/>
    <w:rsid w:val="004D10BF"/>
    <w:rsid w:val="004D2836"/>
    <w:rsid w:val="004D2E30"/>
    <w:rsid w:val="004D33FD"/>
    <w:rsid w:val="004D3CED"/>
    <w:rsid w:val="004D4A04"/>
    <w:rsid w:val="004D558C"/>
    <w:rsid w:val="004D5F0D"/>
    <w:rsid w:val="004D5FDB"/>
    <w:rsid w:val="004D65CA"/>
    <w:rsid w:val="004D7555"/>
    <w:rsid w:val="004E1F10"/>
    <w:rsid w:val="004E3314"/>
    <w:rsid w:val="004E6FA7"/>
    <w:rsid w:val="004E7C76"/>
    <w:rsid w:val="004F0A51"/>
    <w:rsid w:val="004F122A"/>
    <w:rsid w:val="004F31D8"/>
    <w:rsid w:val="004F77DA"/>
    <w:rsid w:val="005013AF"/>
    <w:rsid w:val="00501A26"/>
    <w:rsid w:val="00501EAC"/>
    <w:rsid w:val="00502AB6"/>
    <w:rsid w:val="005102F6"/>
    <w:rsid w:val="005103A1"/>
    <w:rsid w:val="00510B0E"/>
    <w:rsid w:val="00510B8E"/>
    <w:rsid w:val="005112CE"/>
    <w:rsid w:val="005117BD"/>
    <w:rsid w:val="005146FF"/>
    <w:rsid w:val="00515F5E"/>
    <w:rsid w:val="005162DF"/>
    <w:rsid w:val="005168C0"/>
    <w:rsid w:val="00516BA9"/>
    <w:rsid w:val="00516DFC"/>
    <w:rsid w:val="005215EE"/>
    <w:rsid w:val="005220C2"/>
    <w:rsid w:val="00522D29"/>
    <w:rsid w:val="00523437"/>
    <w:rsid w:val="0052391B"/>
    <w:rsid w:val="00524CC5"/>
    <w:rsid w:val="005266B8"/>
    <w:rsid w:val="00530DAD"/>
    <w:rsid w:val="00531164"/>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29A0"/>
    <w:rsid w:val="00553740"/>
    <w:rsid w:val="0055671A"/>
    <w:rsid w:val="005569DA"/>
    <w:rsid w:val="005608D5"/>
    <w:rsid w:val="00562B94"/>
    <w:rsid w:val="00563548"/>
    <w:rsid w:val="0056445A"/>
    <w:rsid w:val="00566903"/>
    <w:rsid w:val="00567449"/>
    <w:rsid w:val="00567F7F"/>
    <w:rsid w:val="00571ED3"/>
    <w:rsid w:val="0057257D"/>
    <w:rsid w:val="00572F73"/>
    <w:rsid w:val="00574723"/>
    <w:rsid w:val="0057491B"/>
    <w:rsid w:val="00575571"/>
    <w:rsid w:val="00576013"/>
    <w:rsid w:val="0057687D"/>
    <w:rsid w:val="00577D79"/>
    <w:rsid w:val="0058073D"/>
    <w:rsid w:val="0058191D"/>
    <w:rsid w:val="00581ECC"/>
    <w:rsid w:val="00581FE2"/>
    <w:rsid w:val="00582A11"/>
    <w:rsid w:val="00582AAF"/>
    <w:rsid w:val="005833EA"/>
    <w:rsid w:val="0058757B"/>
    <w:rsid w:val="00587C8B"/>
    <w:rsid w:val="0059038D"/>
    <w:rsid w:val="005910D4"/>
    <w:rsid w:val="0059123E"/>
    <w:rsid w:val="00591339"/>
    <w:rsid w:val="00593175"/>
    <w:rsid w:val="00593617"/>
    <w:rsid w:val="00593EFB"/>
    <w:rsid w:val="00594B32"/>
    <w:rsid w:val="005953F9"/>
    <w:rsid w:val="00595BC0"/>
    <w:rsid w:val="00595BD7"/>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13D"/>
    <w:rsid w:val="005E23A5"/>
    <w:rsid w:val="005E2BB8"/>
    <w:rsid w:val="005E39C6"/>
    <w:rsid w:val="005E54A6"/>
    <w:rsid w:val="005E684D"/>
    <w:rsid w:val="005E6B94"/>
    <w:rsid w:val="005E7F2F"/>
    <w:rsid w:val="005F1946"/>
    <w:rsid w:val="005F1B59"/>
    <w:rsid w:val="005F37C3"/>
    <w:rsid w:val="005F7453"/>
    <w:rsid w:val="005F7585"/>
    <w:rsid w:val="00600D83"/>
    <w:rsid w:val="00601144"/>
    <w:rsid w:val="006012B1"/>
    <w:rsid w:val="00605903"/>
    <w:rsid w:val="00607F89"/>
    <w:rsid w:val="0061053D"/>
    <w:rsid w:val="00611438"/>
    <w:rsid w:val="00611869"/>
    <w:rsid w:val="00612D86"/>
    <w:rsid w:val="006133E1"/>
    <w:rsid w:val="006179B0"/>
    <w:rsid w:val="00620136"/>
    <w:rsid w:val="0062298F"/>
    <w:rsid w:val="00623DD0"/>
    <w:rsid w:val="00624029"/>
    <w:rsid w:val="00624D09"/>
    <w:rsid w:val="00625652"/>
    <w:rsid w:val="00626B20"/>
    <w:rsid w:val="00626E3B"/>
    <w:rsid w:val="00627DBD"/>
    <w:rsid w:val="0063004E"/>
    <w:rsid w:val="00630AEF"/>
    <w:rsid w:val="00632793"/>
    <w:rsid w:val="00632DCF"/>
    <w:rsid w:val="00633860"/>
    <w:rsid w:val="00633CB3"/>
    <w:rsid w:val="00637662"/>
    <w:rsid w:val="0063797E"/>
    <w:rsid w:val="00640803"/>
    <w:rsid w:val="00641804"/>
    <w:rsid w:val="006423D3"/>
    <w:rsid w:val="006424E9"/>
    <w:rsid w:val="006426B2"/>
    <w:rsid w:val="00642C6C"/>
    <w:rsid w:val="00643413"/>
    <w:rsid w:val="00643ED8"/>
    <w:rsid w:val="006447F3"/>
    <w:rsid w:val="00645E09"/>
    <w:rsid w:val="00645EF6"/>
    <w:rsid w:val="006462DB"/>
    <w:rsid w:val="00646E3E"/>
    <w:rsid w:val="00647214"/>
    <w:rsid w:val="00647C9D"/>
    <w:rsid w:val="00650175"/>
    <w:rsid w:val="0065054B"/>
    <w:rsid w:val="00652FDD"/>
    <w:rsid w:val="00654E37"/>
    <w:rsid w:val="00655FFE"/>
    <w:rsid w:val="00660862"/>
    <w:rsid w:val="006608D4"/>
    <w:rsid w:val="00661EB0"/>
    <w:rsid w:val="0066472B"/>
    <w:rsid w:val="00665372"/>
    <w:rsid w:val="00665A61"/>
    <w:rsid w:val="00666655"/>
    <w:rsid w:val="00666D26"/>
    <w:rsid w:val="00666FEF"/>
    <w:rsid w:val="00667268"/>
    <w:rsid w:val="00672B6A"/>
    <w:rsid w:val="00673AA7"/>
    <w:rsid w:val="00674395"/>
    <w:rsid w:val="00674730"/>
    <w:rsid w:val="00674829"/>
    <w:rsid w:val="00676FC0"/>
    <w:rsid w:val="006773B1"/>
    <w:rsid w:val="00677C77"/>
    <w:rsid w:val="00680527"/>
    <w:rsid w:val="00685B59"/>
    <w:rsid w:val="00687177"/>
    <w:rsid w:val="00690981"/>
    <w:rsid w:val="00692FA1"/>
    <w:rsid w:val="006957E6"/>
    <w:rsid w:val="006A072E"/>
    <w:rsid w:val="006A0F0C"/>
    <w:rsid w:val="006A1634"/>
    <w:rsid w:val="006A4B96"/>
    <w:rsid w:val="006A5877"/>
    <w:rsid w:val="006A69E2"/>
    <w:rsid w:val="006A78E6"/>
    <w:rsid w:val="006A7ABF"/>
    <w:rsid w:val="006B0197"/>
    <w:rsid w:val="006B0550"/>
    <w:rsid w:val="006B0E89"/>
    <w:rsid w:val="006B0FAE"/>
    <w:rsid w:val="006B14A8"/>
    <w:rsid w:val="006B2C9A"/>
    <w:rsid w:val="006B453C"/>
    <w:rsid w:val="006C273D"/>
    <w:rsid w:val="006C2A33"/>
    <w:rsid w:val="006C3271"/>
    <w:rsid w:val="006C5922"/>
    <w:rsid w:val="006C64CC"/>
    <w:rsid w:val="006C6574"/>
    <w:rsid w:val="006C7C76"/>
    <w:rsid w:val="006D224F"/>
    <w:rsid w:val="006D244C"/>
    <w:rsid w:val="006D2756"/>
    <w:rsid w:val="006D2D02"/>
    <w:rsid w:val="006D39EA"/>
    <w:rsid w:val="006D5569"/>
    <w:rsid w:val="006D5BC4"/>
    <w:rsid w:val="006D707F"/>
    <w:rsid w:val="006E06A3"/>
    <w:rsid w:val="006E517B"/>
    <w:rsid w:val="006E570F"/>
    <w:rsid w:val="006E5D79"/>
    <w:rsid w:val="006E6EFD"/>
    <w:rsid w:val="006F043B"/>
    <w:rsid w:val="006F1C2C"/>
    <w:rsid w:val="006F1E62"/>
    <w:rsid w:val="006F3195"/>
    <w:rsid w:val="006F4169"/>
    <w:rsid w:val="006F4CE5"/>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3750"/>
    <w:rsid w:val="00714D67"/>
    <w:rsid w:val="00715755"/>
    <w:rsid w:val="00715BD0"/>
    <w:rsid w:val="00720B49"/>
    <w:rsid w:val="00721057"/>
    <w:rsid w:val="0072283D"/>
    <w:rsid w:val="00722998"/>
    <w:rsid w:val="007239FF"/>
    <w:rsid w:val="007247A2"/>
    <w:rsid w:val="00724E53"/>
    <w:rsid w:val="007317EA"/>
    <w:rsid w:val="00731CD8"/>
    <w:rsid w:val="00731F1F"/>
    <w:rsid w:val="0073262E"/>
    <w:rsid w:val="007336CA"/>
    <w:rsid w:val="0073739E"/>
    <w:rsid w:val="00737A14"/>
    <w:rsid w:val="007406E8"/>
    <w:rsid w:val="00740751"/>
    <w:rsid w:val="007413F2"/>
    <w:rsid w:val="0074162C"/>
    <w:rsid w:val="0074201F"/>
    <w:rsid w:val="00743F8C"/>
    <w:rsid w:val="0074509E"/>
    <w:rsid w:val="0075026E"/>
    <w:rsid w:val="00750E42"/>
    <w:rsid w:val="0075279E"/>
    <w:rsid w:val="00752B17"/>
    <w:rsid w:val="00752FFD"/>
    <w:rsid w:val="007531A2"/>
    <w:rsid w:val="007549FF"/>
    <w:rsid w:val="00754E0F"/>
    <w:rsid w:val="00755816"/>
    <w:rsid w:val="00756240"/>
    <w:rsid w:val="00757059"/>
    <w:rsid w:val="00757228"/>
    <w:rsid w:val="007577C2"/>
    <w:rsid w:val="00757C1A"/>
    <w:rsid w:val="0076102D"/>
    <w:rsid w:val="007626E3"/>
    <w:rsid w:val="00763EAD"/>
    <w:rsid w:val="007640FC"/>
    <w:rsid w:val="007645CF"/>
    <w:rsid w:val="0076482E"/>
    <w:rsid w:val="007662D4"/>
    <w:rsid w:val="007665E2"/>
    <w:rsid w:val="0076698F"/>
    <w:rsid w:val="00770230"/>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CED"/>
    <w:rsid w:val="007A64A0"/>
    <w:rsid w:val="007B1E36"/>
    <w:rsid w:val="007B399F"/>
    <w:rsid w:val="007B5014"/>
    <w:rsid w:val="007B50FA"/>
    <w:rsid w:val="007B598D"/>
    <w:rsid w:val="007B5A76"/>
    <w:rsid w:val="007B6641"/>
    <w:rsid w:val="007B7A7D"/>
    <w:rsid w:val="007C0020"/>
    <w:rsid w:val="007C0241"/>
    <w:rsid w:val="007C3090"/>
    <w:rsid w:val="007C3B84"/>
    <w:rsid w:val="007C4126"/>
    <w:rsid w:val="007C4554"/>
    <w:rsid w:val="007C629C"/>
    <w:rsid w:val="007D00C0"/>
    <w:rsid w:val="007D439E"/>
    <w:rsid w:val="007D600E"/>
    <w:rsid w:val="007D60CC"/>
    <w:rsid w:val="007E0F00"/>
    <w:rsid w:val="007E3445"/>
    <w:rsid w:val="007E40D7"/>
    <w:rsid w:val="007E4A80"/>
    <w:rsid w:val="007E5525"/>
    <w:rsid w:val="007E57E6"/>
    <w:rsid w:val="007E5C02"/>
    <w:rsid w:val="007F0433"/>
    <w:rsid w:val="007F226E"/>
    <w:rsid w:val="007F290B"/>
    <w:rsid w:val="007F2D6B"/>
    <w:rsid w:val="007F3404"/>
    <w:rsid w:val="007F5D0C"/>
    <w:rsid w:val="007F646D"/>
    <w:rsid w:val="007F6CE5"/>
    <w:rsid w:val="007F7CAE"/>
    <w:rsid w:val="008000F3"/>
    <w:rsid w:val="00802139"/>
    <w:rsid w:val="00802727"/>
    <w:rsid w:val="00802950"/>
    <w:rsid w:val="00803117"/>
    <w:rsid w:val="00804DA3"/>
    <w:rsid w:val="00804F81"/>
    <w:rsid w:val="00806F59"/>
    <w:rsid w:val="008078C9"/>
    <w:rsid w:val="00810628"/>
    <w:rsid w:val="00811FA9"/>
    <w:rsid w:val="00814374"/>
    <w:rsid w:val="0081692B"/>
    <w:rsid w:val="00817F50"/>
    <w:rsid w:val="008200EA"/>
    <w:rsid w:val="0082087C"/>
    <w:rsid w:val="008249C1"/>
    <w:rsid w:val="00826214"/>
    <w:rsid w:val="00826AF4"/>
    <w:rsid w:val="00827183"/>
    <w:rsid w:val="00830E2A"/>
    <w:rsid w:val="00831970"/>
    <w:rsid w:val="00832D93"/>
    <w:rsid w:val="00833E0F"/>
    <w:rsid w:val="00837825"/>
    <w:rsid w:val="008468A2"/>
    <w:rsid w:val="00846EA4"/>
    <w:rsid w:val="00847014"/>
    <w:rsid w:val="00847BD0"/>
    <w:rsid w:val="00851806"/>
    <w:rsid w:val="00854B42"/>
    <w:rsid w:val="00854C0B"/>
    <w:rsid w:val="00854D87"/>
    <w:rsid w:val="00855E3E"/>
    <w:rsid w:val="00856664"/>
    <w:rsid w:val="00857AA0"/>
    <w:rsid w:val="00857D3C"/>
    <w:rsid w:val="0086067D"/>
    <w:rsid w:val="008620B3"/>
    <w:rsid w:val="00862D59"/>
    <w:rsid w:val="008643E0"/>
    <w:rsid w:val="00864EA2"/>
    <w:rsid w:val="0086601C"/>
    <w:rsid w:val="0086717B"/>
    <w:rsid w:val="008702FC"/>
    <w:rsid w:val="00870A32"/>
    <w:rsid w:val="00870C7A"/>
    <w:rsid w:val="008712EF"/>
    <w:rsid w:val="008718DD"/>
    <w:rsid w:val="00871BD8"/>
    <w:rsid w:val="00873E7E"/>
    <w:rsid w:val="00873F3C"/>
    <w:rsid w:val="0087410C"/>
    <w:rsid w:val="008746FD"/>
    <w:rsid w:val="00874877"/>
    <w:rsid w:val="00874D56"/>
    <w:rsid w:val="008754B4"/>
    <w:rsid w:val="00880158"/>
    <w:rsid w:val="008809E4"/>
    <w:rsid w:val="008828E8"/>
    <w:rsid w:val="00884657"/>
    <w:rsid w:val="00884EDC"/>
    <w:rsid w:val="00885646"/>
    <w:rsid w:val="008856EC"/>
    <w:rsid w:val="008920BC"/>
    <w:rsid w:val="0089217E"/>
    <w:rsid w:val="008923BF"/>
    <w:rsid w:val="0089445B"/>
    <w:rsid w:val="00894FBF"/>
    <w:rsid w:val="00895600"/>
    <w:rsid w:val="00897038"/>
    <w:rsid w:val="008A425C"/>
    <w:rsid w:val="008A487A"/>
    <w:rsid w:val="008A6395"/>
    <w:rsid w:val="008B0E82"/>
    <w:rsid w:val="008B1915"/>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F59"/>
    <w:rsid w:val="008D788D"/>
    <w:rsid w:val="008E033A"/>
    <w:rsid w:val="008E05C9"/>
    <w:rsid w:val="008E1E7F"/>
    <w:rsid w:val="008E20E9"/>
    <w:rsid w:val="008E2461"/>
    <w:rsid w:val="008E4A5D"/>
    <w:rsid w:val="008E5081"/>
    <w:rsid w:val="008E5475"/>
    <w:rsid w:val="008E63BB"/>
    <w:rsid w:val="008E7619"/>
    <w:rsid w:val="008F061A"/>
    <w:rsid w:val="008F328B"/>
    <w:rsid w:val="008F32C3"/>
    <w:rsid w:val="008F584B"/>
    <w:rsid w:val="008F5CC9"/>
    <w:rsid w:val="008F6C49"/>
    <w:rsid w:val="008F719D"/>
    <w:rsid w:val="008F7530"/>
    <w:rsid w:val="008F7A36"/>
    <w:rsid w:val="008F7C63"/>
    <w:rsid w:val="009005E7"/>
    <w:rsid w:val="009036ED"/>
    <w:rsid w:val="00904100"/>
    <w:rsid w:val="00904B9E"/>
    <w:rsid w:val="00905251"/>
    <w:rsid w:val="00905F1E"/>
    <w:rsid w:val="009079FB"/>
    <w:rsid w:val="00907D11"/>
    <w:rsid w:val="009111F2"/>
    <w:rsid w:val="00911FBC"/>
    <w:rsid w:val="009120DA"/>
    <w:rsid w:val="00912D09"/>
    <w:rsid w:val="00913201"/>
    <w:rsid w:val="00913838"/>
    <w:rsid w:val="00914583"/>
    <w:rsid w:val="00914B8A"/>
    <w:rsid w:val="009153A1"/>
    <w:rsid w:val="00915892"/>
    <w:rsid w:val="00916238"/>
    <w:rsid w:val="0091704B"/>
    <w:rsid w:val="009171E6"/>
    <w:rsid w:val="00920005"/>
    <w:rsid w:val="0092052C"/>
    <w:rsid w:val="00920FCD"/>
    <w:rsid w:val="00925158"/>
    <w:rsid w:val="00932DB0"/>
    <w:rsid w:val="009332EE"/>
    <w:rsid w:val="0093332D"/>
    <w:rsid w:val="00933F3E"/>
    <w:rsid w:val="00935DDD"/>
    <w:rsid w:val="00936193"/>
    <w:rsid w:val="009375A1"/>
    <w:rsid w:val="00937F95"/>
    <w:rsid w:val="00940DC3"/>
    <w:rsid w:val="0094298F"/>
    <w:rsid w:val="009441FA"/>
    <w:rsid w:val="0094609C"/>
    <w:rsid w:val="00946D98"/>
    <w:rsid w:val="00953B30"/>
    <w:rsid w:val="00953D9D"/>
    <w:rsid w:val="00955169"/>
    <w:rsid w:val="00955E6D"/>
    <w:rsid w:val="00956C3F"/>
    <w:rsid w:val="00960A78"/>
    <w:rsid w:val="00963A1B"/>
    <w:rsid w:val="009642A6"/>
    <w:rsid w:val="009655F4"/>
    <w:rsid w:val="00966A87"/>
    <w:rsid w:val="00971BFC"/>
    <w:rsid w:val="00972CB9"/>
    <w:rsid w:val="009763D2"/>
    <w:rsid w:val="0097706B"/>
    <w:rsid w:val="00980F59"/>
    <w:rsid w:val="00982FBA"/>
    <w:rsid w:val="00986EAA"/>
    <w:rsid w:val="00994265"/>
    <w:rsid w:val="00994B99"/>
    <w:rsid w:val="00997F55"/>
    <w:rsid w:val="009A103B"/>
    <w:rsid w:val="009A2B6B"/>
    <w:rsid w:val="009A4DB5"/>
    <w:rsid w:val="009A56DA"/>
    <w:rsid w:val="009A5CB9"/>
    <w:rsid w:val="009A5CCF"/>
    <w:rsid w:val="009A7F04"/>
    <w:rsid w:val="009B28B4"/>
    <w:rsid w:val="009B303A"/>
    <w:rsid w:val="009B686A"/>
    <w:rsid w:val="009C139B"/>
    <w:rsid w:val="009C16D4"/>
    <w:rsid w:val="009C229D"/>
    <w:rsid w:val="009C31B9"/>
    <w:rsid w:val="009C3FA4"/>
    <w:rsid w:val="009C6542"/>
    <w:rsid w:val="009C78CF"/>
    <w:rsid w:val="009C7C0A"/>
    <w:rsid w:val="009D49C9"/>
    <w:rsid w:val="009D4ADC"/>
    <w:rsid w:val="009D4D35"/>
    <w:rsid w:val="009E081B"/>
    <w:rsid w:val="009E0B93"/>
    <w:rsid w:val="009E0E7D"/>
    <w:rsid w:val="009E0E9F"/>
    <w:rsid w:val="009E15DC"/>
    <w:rsid w:val="009E225A"/>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A00D5C"/>
    <w:rsid w:val="00A0132D"/>
    <w:rsid w:val="00A01D5D"/>
    <w:rsid w:val="00A02035"/>
    <w:rsid w:val="00A03992"/>
    <w:rsid w:val="00A0462F"/>
    <w:rsid w:val="00A04662"/>
    <w:rsid w:val="00A10482"/>
    <w:rsid w:val="00A127DC"/>
    <w:rsid w:val="00A13127"/>
    <w:rsid w:val="00A139DD"/>
    <w:rsid w:val="00A148A9"/>
    <w:rsid w:val="00A1595D"/>
    <w:rsid w:val="00A15F1C"/>
    <w:rsid w:val="00A17EB2"/>
    <w:rsid w:val="00A22E1C"/>
    <w:rsid w:val="00A2349E"/>
    <w:rsid w:val="00A2764C"/>
    <w:rsid w:val="00A27FF0"/>
    <w:rsid w:val="00A3121B"/>
    <w:rsid w:val="00A32B91"/>
    <w:rsid w:val="00A34541"/>
    <w:rsid w:val="00A34E9B"/>
    <w:rsid w:val="00A35D67"/>
    <w:rsid w:val="00A418CC"/>
    <w:rsid w:val="00A43916"/>
    <w:rsid w:val="00A46FBE"/>
    <w:rsid w:val="00A500F6"/>
    <w:rsid w:val="00A507CB"/>
    <w:rsid w:val="00A50FC7"/>
    <w:rsid w:val="00A51D1A"/>
    <w:rsid w:val="00A52886"/>
    <w:rsid w:val="00A529DE"/>
    <w:rsid w:val="00A543DF"/>
    <w:rsid w:val="00A54BC8"/>
    <w:rsid w:val="00A564CF"/>
    <w:rsid w:val="00A602AC"/>
    <w:rsid w:val="00A60F0E"/>
    <w:rsid w:val="00A61E9F"/>
    <w:rsid w:val="00A64183"/>
    <w:rsid w:val="00A65C2D"/>
    <w:rsid w:val="00A65F46"/>
    <w:rsid w:val="00A7189E"/>
    <w:rsid w:val="00A721E7"/>
    <w:rsid w:val="00A72B24"/>
    <w:rsid w:val="00A75375"/>
    <w:rsid w:val="00A77E70"/>
    <w:rsid w:val="00A77EC1"/>
    <w:rsid w:val="00A80B3F"/>
    <w:rsid w:val="00A8156D"/>
    <w:rsid w:val="00A8449D"/>
    <w:rsid w:val="00A84C36"/>
    <w:rsid w:val="00A87DAB"/>
    <w:rsid w:val="00A90D9D"/>
    <w:rsid w:val="00A9211D"/>
    <w:rsid w:val="00A939D9"/>
    <w:rsid w:val="00A9438A"/>
    <w:rsid w:val="00A966F8"/>
    <w:rsid w:val="00A96B4C"/>
    <w:rsid w:val="00AA003A"/>
    <w:rsid w:val="00AA0EE9"/>
    <w:rsid w:val="00AA1826"/>
    <w:rsid w:val="00AA2575"/>
    <w:rsid w:val="00AA3EB9"/>
    <w:rsid w:val="00AA4591"/>
    <w:rsid w:val="00AA607D"/>
    <w:rsid w:val="00AA6487"/>
    <w:rsid w:val="00AA7B38"/>
    <w:rsid w:val="00AB1DCE"/>
    <w:rsid w:val="00AB1E0F"/>
    <w:rsid w:val="00AB2ACA"/>
    <w:rsid w:val="00AB32FA"/>
    <w:rsid w:val="00AB7F42"/>
    <w:rsid w:val="00AC0A8A"/>
    <w:rsid w:val="00AC0C5F"/>
    <w:rsid w:val="00AC4CDC"/>
    <w:rsid w:val="00AD21C9"/>
    <w:rsid w:val="00AD26E3"/>
    <w:rsid w:val="00AD4F60"/>
    <w:rsid w:val="00AD5117"/>
    <w:rsid w:val="00AD53BE"/>
    <w:rsid w:val="00AD59C7"/>
    <w:rsid w:val="00AD5F22"/>
    <w:rsid w:val="00AD6AF1"/>
    <w:rsid w:val="00AD7590"/>
    <w:rsid w:val="00AE0310"/>
    <w:rsid w:val="00AE1859"/>
    <w:rsid w:val="00AE3FBC"/>
    <w:rsid w:val="00AE5A9F"/>
    <w:rsid w:val="00AF053D"/>
    <w:rsid w:val="00AF0EFD"/>
    <w:rsid w:val="00AF44B0"/>
    <w:rsid w:val="00AF4D7A"/>
    <w:rsid w:val="00AF5FB9"/>
    <w:rsid w:val="00AF6BE9"/>
    <w:rsid w:val="00AF6ED7"/>
    <w:rsid w:val="00B00529"/>
    <w:rsid w:val="00B00FDA"/>
    <w:rsid w:val="00B011C8"/>
    <w:rsid w:val="00B04422"/>
    <w:rsid w:val="00B10AD6"/>
    <w:rsid w:val="00B11CEB"/>
    <w:rsid w:val="00B11CF6"/>
    <w:rsid w:val="00B11E1D"/>
    <w:rsid w:val="00B17381"/>
    <w:rsid w:val="00B17FDC"/>
    <w:rsid w:val="00B20F7E"/>
    <w:rsid w:val="00B21CA3"/>
    <w:rsid w:val="00B221AF"/>
    <w:rsid w:val="00B22569"/>
    <w:rsid w:val="00B24391"/>
    <w:rsid w:val="00B25745"/>
    <w:rsid w:val="00B25944"/>
    <w:rsid w:val="00B26565"/>
    <w:rsid w:val="00B304BF"/>
    <w:rsid w:val="00B3521F"/>
    <w:rsid w:val="00B36898"/>
    <w:rsid w:val="00B36C92"/>
    <w:rsid w:val="00B36FF3"/>
    <w:rsid w:val="00B40C7D"/>
    <w:rsid w:val="00B42CF6"/>
    <w:rsid w:val="00B42EA2"/>
    <w:rsid w:val="00B45105"/>
    <w:rsid w:val="00B46071"/>
    <w:rsid w:val="00B46456"/>
    <w:rsid w:val="00B4678E"/>
    <w:rsid w:val="00B467E2"/>
    <w:rsid w:val="00B47531"/>
    <w:rsid w:val="00B47B7B"/>
    <w:rsid w:val="00B502E2"/>
    <w:rsid w:val="00B51431"/>
    <w:rsid w:val="00B52025"/>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4361"/>
    <w:rsid w:val="00B756E1"/>
    <w:rsid w:val="00B765B5"/>
    <w:rsid w:val="00B779EF"/>
    <w:rsid w:val="00B81D91"/>
    <w:rsid w:val="00B81F8F"/>
    <w:rsid w:val="00B82DFE"/>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44C8"/>
    <w:rsid w:val="00BA5064"/>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E3"/>
    <w:rsid w:val="00BD402C"/>
    <w:rsid w:val="00BD5B05"/>
    <w:rsid w:val="00BD5BC4"/>
    <w:rsid w:val="00BD5D75"/>
    <w:rsid w:val="00BE188A"/>
    <w:rsid w:val="00BE7310"/>
    <w:rsid w:val="00BF01D2"/>
    <w:rsid w:val="00BF02FE"/>
    <w:rsid w:val="00BF0DB8"/>
    <w:rsid w:val="00BF1B44"/>
    <w:rsid w:val="00BF28A4"/>
    <w:rsid w:val="00BF2A3F"/>
    <w:rsid w:val="00BF2EE3"/>
    <w:rsid w:val="00BF55C3"/>
    <w:rsid w:val="00BF6CE8"/>
    <w:rsid w:val="00C004CF"/>
    <w:rsid w:val="00C00574"/>
    <w:rsid w:val="00C0361F"/>
    <w:rsid w:val="00C0372E"/>
    <w:rsid w:val="00C042DF"/>
    <w:rsid w:val="00C0633A"/>
    <w:rsid w:val="00C064E0"/>
    <w:rsid w:val="00C064F1"/>
    <w:rsid w:val="00C0681A"/>
    <w:rsid w:val="00C0716E"/>
    <w:rsid w:val="00C073F7"/>
    <w:rsid w:val="00C0761E"/>
    <w:rsid w:val="00C10617"/>
    <w:rsid w:val="00C11571"/>
    <w:rsid w:val="00C11715"/>
    <w:rsid w:val="00C130A9"/>
    <w:rsid w:val="00C13BE4"/>
    <w:rsid w:val="00C14160"/>
    <w:rsid w:val="00C14A6A"/>
    <w:rsid w:val="00C14B2D"/>
    <w:rsid w:val="00C152AA"/>
    <w:rsid w:val="00C16F42"/>
    <w:rsid w:val="00C170BE"/>
    <w:rsid w:val="00C17616"/>
    <w:rsid w:val="00C2083B"/>
    <w:rsid w:val="00C22511"/>
    <w:rsid w:val="00C227B0"/>
    <w:rsid w:val="00C22A5D"/>
    <w:rsid w:val="00C236D1"/>
    <w:rsid w:val="00C24A29"/>
    <w:rsid w:val="00C26AD6"/>
    <w:rsid w:val="00C274D9"/>
    <w:rsid w:val="00C3009F"/>
    <w:rsid w:val="00C30FAF"/>
    <w:rsid w:val="00C31C94"/>
    <w:rsid w:val="00C32255"/>
    <w:rsid w:val="00C334EF"/>
    <w:rsid w:val="00C3569E"/>
    <w:rsid w:val="00C375EF"/>
    <w:rsid w:val="00C379F8"/>
    <w:rsid w:val="00C37C91"/>
    <w:rsid w:val="00C37EDF"/>
    <w:rsid w:val="00C41845"/>
    <w:rsid w:val="00C4243B"/>
    <w:rsid w:val="00C4377E"/>
    <w:rsid w:val="00C4378D"/>
    <w:rsid w:val="00C449C3"/>
    <w:rsid w:val="00C45283"/>
    <w:rsid w:val="00C45EE3"/>
    <w:rsid w:val="00C4684F"/>
    <w:rsid w:val="00C52A3B"/>
    <w:rsid w:val="00C548FD"/>
    <w:rsid w:val="00C566EB"/>
    <w:rsid w:val="00C569D9"/>
    <w:rsid w:val="00C56A0C"/>
    <w:rsid w:val="00C57191"/>
    <w:rsid w:val="00C57AE1"/>
    <w:rsid w:val="00C6325B"/>
    <w:rsid w:val="00C634B1"/>
    <w:rsid w:val="00C66712"/>
    <w:rsid w:val="00C70694"/>
    <w:rsid w:val="00C70DFE"/>
    <w:rsid w:val="00C739D4"/>
    <w:rsid w:val="00C74968"/>
    <w:rsid w:val="00C762BF"/>
    <w:rsid w:val="00C803FF"/>
    <w:rsid w:val="00C8156B"/>
    <w:rsid w:val="00C81B2A"/>
    <w:rsid w:val="00C833D0"/>
    <w:rsid w:val="00C835B5"/>
    <w:rsid w:val="00C83E2A"/>
    <w:rsid w:val="00C84023"/>
    <w:rsid w:val="00C8545C"/>
    <w:rsid w:val="00C85471"/>
    <w:rsid w:val="00C86248"/>
    <w:rsid w:val="00C863E2"/>
    <w:rsid w:val="00C879E9"/>
    <w:rsid w:val="00C91278"/>
    <w:rsid w:val="00C92CB0"/>
    <w:rsid w:val="00C93326"/>
    <w:rsid w:val="00C9546B"/>
    <w:rsid w:val="00C956F7"/>
    <w:rsid w:val="00C958FE"/>
    <w:rsid w:val="00C96CED"/>
    <w:rsid w:val="00CA04D5"/>
    <w:rsid w:val="00CA3DA8"/>
    <w:rsid w:val="00CA4175"/>
    <w:rsid w:val="00CA601B"/>
    <w:rsid w:val="00CA7945"/>
    <w:rsid w:val="00CB0798"/>
    <w:rsid w:val="00CB0C0B"/>
    <w:rsid w:val="00CB1183"/>
    <w:rsid w:val="00CB18CB"/>
    <w:rsid w:val="00CB319F"/>
    <w:rsid w:val="00CB3811"/>
    <w:rsid w:val="00CB3D6F"/>
    <w:rsid w:val="00CB69EC"/>
    <w:rsid w:val="00CB7907"/>
    <w:rsid w:val="00CC0E3D"/>
    <w:rsid w:val="00CC143F"/>
    <w:rsid w:val="00CC1ED4"/>
    <w:rsid w:val="00CC3ACA"/>
    <w:rsid w:val="00CC4779"/>
    <w:rsid w:val="00CC6DDB"/>
    <w:rsid w:val="00CC7886"/>
    <w:rsid w:val="00CD1501"/>
    <w:rsid w:val="00CD2C4D"/>
    <w:rsid w:val="00CD46F0"/>
    <w:rsid w:val="00CE0F6C"/>
    <w:rsid w:val="00CE228F"/>
    <w:rsid w:val="00CE2E45"/>
    <w:rsid w:val="00CE3256"/>
    <w:rsid w:val="00CE370F"/>
    <w:rsid w:val="00CE62C8"/>
    <w:rsid w:val="00CE7262"/>
    <w:rsid w:val="00CE775D"/>
    <w:rsid w:val="00CE7B92"/>
    <w:rsid w:val="00CF0729"/>
    <w:rsid w:val="00CF13EB"/>
    <w:rsid w:val="00CF3113"/>
    <w:rsid w:val="00CF555D"/>
    <w:rsid w:val="00D00C02"/>
    <w:rsid w:val="00D0205E"/>
    <w:rsid w:val="00D026EC"/>
    <w:rsid w:val="00D0528F"/>
    <w:rsid w:val="00D11E0B"/>
    <w:rsid w:val="00D13552"/>
    <w:rsid w:val="00D13F3C"/>
    <w:rsid w:val="00D140BE"/>
    <w:rsid w:val="00D149D2"/>
    <w:rsid w:val="00D14A3A"/>
    <w:rsid w:val="00D15967"/>
    <w:rsid w:val="00D160F8"/>
    <w:rsid w:val="00D17A1A"/>
    <w:rsid w:val="00D21EAD"/>
    <w:rsid w:val="00D240B5"/>
    <w:rsid w:val="00D24E18"/>
    <w:rsid w:val="00D25037"/>
    <w:rsid w:val="00D343D7"/>
    <w:rsid w:val="00D362C0"/>
    <w:rsid w:val="00D362FB"/>
    <w:rsid w:val="00D36C42"/>
    <w:rsid w:val="00D372F5"/>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702A7"/>
    <w:rsid w:val="00D70DA9"/>
    <w:rsid w:val="00D720AC"/>
    <w:rsid w:val="00D725AE"/>
    <w:rsid w:val="00D72861"/>
    <w:rsid w:val="00D728AB"/>
    <w:rsid w:val="00D74516"/>
    <w:rsid w:val="00D752DF"/>
    <w:rsid w:val="00D76700"/>
    <w:rsid w:val="00D7709B"/>
    <w:rsid w:val="00D7759C"/>
    <w:rsid w:val="00D81F9C"/>
    <w:rsid w:val="00D833E5"/>
    <w:rsid w:val="00D83A32"/>
    <w:rsid w:val="00D854C2"/>
    <w:rsid w:val="00D8770B"/>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2697"/>
    <w:rsid w:val="00DD5DDF"/>
    <w:rsid w:val="00DD757E"/>
    <w:rsid w:val="00DE00A1"/>
    <w:rsid w:val="00DE023B"/>
    <w:rsid w:val="00DE049D"/>
    <w:rsid w:val="00DE0957"/>
    <w:rsid w:val="00DE0EF7"/>
    <w:rsid w:val="00DE249C"/>
    <w:rsid w:val="00DE5C51"/>
    <w:rsid w:val="00DE785A"/>
    <w:rsid w:val="00DE7CA0"/>
    <w:rsid w:val="00DF0315"/>
    <w:rsid w:val="00DF03A4"/>
    <w:rsid w:val="00DF14D3"/>
    <w:rsid w:val="00DF17C4"/>
    <w:rsid w:val="00DF6FFA"/>
    <w:rsid w:val="00E0047B"/>
    <w:rsid w:val="00E01012"/>
    <w:rsid w:val="00E01362"/>
    <w:rsid w:val="00E01B18"/>
    <w:rsid w:val="00E01B91"/>
    <w:rsid w:val="00E01D36"/>
    <w:rsid w:val="00E020E6"/>
    <w:rsid w:val="00E05025"/>
    <w:rsid w:val="00E058DE"/>
    <w:rsid w:val="00E05C19"/>
    <w:rsid w:val="00E060B7"/>
    <w:rsid w:val="00E075B0"/>
    <w:rsid w:val="00E13A9D"/>
    <w:rsid w:val="00E14C2C"/>
    <w:rsid w:val="00E14E8A"/>
    <w:rsid w:val="00E16F99"/>
    <w:rsid w:val="00E20F9E"/>
    <w:rsid w:val="00E21868"/>
    <w:rsid w:val="00E21BF7"/>
    <w:rsid w:val="00E222DF"/>
    <w:rsid w:val="00E22890"/>
    <w:rsid w:val="00E228B3"/>
    <w:rsid w:val="00E24623"/>
    <w:rsid w:val="00E25784"/>
    <w:rsid w:val="00E259A5"/>
    <w:rsid w:val="00E2754D"/>
    <w:rsid w:val="00E27BB9"/>
    <w:rsid w:val="00E320D2"/>
    <w:rsid w:val="00E325BB"/>
    <w:rsid w:val="00E3329B"/>
    <w:rsid w:val="00E3468F"/>
    <w:rsid w:val="00E375F1"/>
    <w:rsid w:val="00E433F6"/>
    <w:rsid w:val="00E4345B"/>
    <w:rsid w:val="00E44048"/>
    <w:rsid w:val="00E4426D"/>
    <w:rsid w:val="00E458FE"/>
    <w:rsid w:val="00E45918"/>
    <w:rsid w:val="00E506DB"/>
    <w:rsid w:val="00E515C2"/>
    <w:rsid w:val="00E51A81"/>
    <w:rsid w:val="00E52CF3"/>
    <w:rsid w:val="00E54C35"/>
    <w:rsid w:val="00E560BA"/>
    <w:rsid w:val="00E56727"/>
    <w:rsid w:val="00E577C0"/>
    <w:rsid w:val="00E60AA9"/>
    <w:rsid w:val="00E60CE3"/>
    <w:rsid w:val="00E622DE"/>
    <w:rsid w:val="00E631FF"/>
    <w:rsid w:val="00E632CA"/>
    <w:rsid w:val="00E63612"/>
    <w:rsid w:val="00E6367D"/>
    <w:rsid w:val="00E63AF8"/>
    <w:rsid w:val="00E652C1"/>
    <w:rsid w:val="00E70941"/>
    <w:rsid w:val="00E763AE"/>
    <w:rsid w:val="00E76F09"/>
    <w:rsid w:val="00E77290"/>
    <w:rsid w:val="00E80680"/>
    <w:rsid w:val="00E8085F"/>
    <w:rsid w:val="00E811B1"/>
    <w:rsid w:val="00E82FFC"/>
    <w:rsid w:val="00E839DA"/>
    <w:rsid w:val="00E86FCF"/>
    <w:rsid w:val="00E91A7E"/>
    <w:rsid w:val="00E92747"/>
    <w:rsid w:val="00E92940"/>
    <w:rsid w:val="00E92FE4"/>
    <w:rsid w:val="00E94339"/>
    <w:rsid w:val="00E94AEC"/>
    <w:rsid w:val="00E95BDB"/>
    <w:rsid w:val="00E96CC3"/>
    <w:rsid w:val="00E96EBA"/>
    <w:rsid w:val="00EA1251"/>
    <w:rsid w:val="00EA1F00"/>
    <w:rsid w:val="00EA2330"/>
    <w:rsid w:val="00EA2BD2"/>
    <w:rsid w:val="00EA5D20"/>
    <w:rsid w:val="00EA69F3"/>
    <w:rsid w:val="00EB1505"/>
    <w:rsid w:val="00EB1AAB"/>
    <w:rsid w:val="00EB22B4"/>
    <w:rsid w:val="00EB24F3"/>
    <w:rsid w:val="00EB2C69"/>
    <w:rsid w:val="00EB3948"/>
    <w:rsid w:val="00EB3C51"/>
    <w:rsid w:val="00EB467F"/>
    <w:rsid w:val="00EB5BD7"/>
    <w:rsid w:val="00EB6A81"/>
    <w:rsid w:val="00EC0C87"/>
    <w:rsid w:val="00EC74C4"/>
    <w:rsid w:val="00ED290C"/>
    <w:rsid w:val="00ED2A09"/>
    <w:rsid w:val="00ED2F24"/>
    <w:rsid w:val="00ED48B4"/>
    <w:rsid w:val="00ED58C7"/>
    <w:rsid w:val="00EE1156"/>
    <w:rsid w:val="00EE49A2"/>
    <w:rsid w:val="00EE5CDD"/>
    <w:rsid w:val="00EF08BC"/>
    <w:rsid w:val="00EF0AFB"/>
    <w:rsid w:val="00EF3B71"/>
    <w:rsid w:val="00EF4509"/>
    <w:rsid w:val="00EF46EC"/>
    <w:rsid w:val="00EF4849"/>
    <w:rsid w:val="00EF60AE"/>
    <w:rsid w:val="00EF7DCE"/>
    <w:rsid w:val="00F032A4"/>
    <w:rsid w:val="00F06769"/>
    <w:rsid w:val="00F06CD8"/>
    <w:rsid w:val="00F070E4"/>
    <w:rsid w:val="00F072FE"/>
    <w:rsid w:val="00F10E2E"/>
    <w:rsid w:val="00F12153"/>
    <w:rsid w:val="00F1250A"/>
    <w:rsid w:val="00F12784"/>
    <w:rsid w:val="00F13517"/>
    <w:rsid w:val="00F13B34"/>
    <w:rsid w:val="00F145C1"/>
    <w:rsid w:val="00F1498E"/>
    <w:rsid w:val="00F14EA6"/>
    <w:rsid w:val="00F16F73"/>
    <w:rsid w:val="00F20F4D"/>
    <w:rsid w:val="00F21BFE"/>
    <w:rsid w:val="00F21DA5"/>
    <w:rsid w:val="00F21FBA"/>
    <w:rsid w:val="00F2208F"/>
    <w:rsid w:val="00F227F3"/>
    <w:rsid w:val="00F23E98"/>
    <w:rsid w:val="00F24F82"/>
    <w:rsid w:val="00F25A9F"/>
    <w:rsid w:val="00F25FC4"/>
    <w:rsid w:val="00F2629D"/>
    <w:rsid w:val="00F310CE"/>
    <w:rsid w:val="00F326B5"/>
    <w:rsid w:val="00F32B45"/>
    <w:rsid w:val="00F32E7A"/>
    <w:rsid w:val="00F3480A"/>
    <w:rsid w:val="00F35779"/>
    <w:rsid w:val="00F35942"/>
    <w:rsid w:val="00F37518"/>
    <w:rsid w:val="00F37D68"/>
    <w:rsid w:val="00F37EDB"/>
    <w:rsid w:val="00F4115E"/>
    <w:rsid w:val="00F422F3"/>
    <w:rsid w:val="00F43A1C"/>
    <w:rsid w:val="00F449E1"/>
    <w:rsid w:val="00F4652D"/>
    <w:rsid w:val="00F51552"/>
    <w:rsid w:val="00F527DB"/>
    <w:rsid w:val="00F53065"/>
    <w:rsid w:val="00F56D76"/>
    <w:rsid w:val="00F57531"/>
    <w:rsid w:val="00F60B0D"/>
    <w:rsid w:val="00F60B8E"/>
    <w:rsid w:val="00F613DF"/>
    <w:rsid w:val="00F61EE9"/>
    <w:rsid w:val="00F66F43"/>
    <w:rsid w:val="00F70A2F"/>
    <w:rsid w:val="00F71533"/>
    <w:rsid w:val="00F71E11"/>
    <w:rsid w:val="00F73562"/>
    <w:rsid w:val="00F74652"/>
    <w:rsid w:val="00F76489"/>
    <w:rsid w:val="00F7670F"/>
    <w:rsid w:val="00F80E3C"/>
    <w:rsid w:val="00F815E0"/>
    <w:rsid w:val="00F816DA"/>
    <w:rsid w:val="00F82604"/>
    <w:rsid w:val="00F8367D"/>
    <w:rsid w:val="00F85EE4"/>
    <w:rsid w:val="00F86277"/>
    <w:rsid w:val="00F86BEB"/>
    <w:rsid w:val="00F90832"/>
    <w:rsid w:val="00F929D0"/>
    <w:rsid w:val="00F937CF"/>
    <w:rsid w:val="00F939DA"/>
    <w:rsid w:val="00F93A09"/>
    <w:rsid w:val="00F93A35"/>
    <w:rsid w:val="00F97B3D"/>
    <w:rsid w:val="00FA001F"/>
    <w:rsid w:val="00FA150F"/>
    <w:rsid w:val="00FA3539"/>
    <w:rsid w:val="00FA38CF"/>
    <w:rsid w:val="00FA6190"/>
    <w:rsid w:val="00FA6C47"/>
    <w:rsid w:val="00FA7E92"/>
    <w:rsid w:val="00FB1310"/>
    <w:rsid w:val="00FB3A08"/>
    <w:rsid w:val="00FB3E8E"/>
    <w:rsid w:val="00FB4B2B"/>
    <w:rsid w:val="00FB7C88"/>
    <w:rsid w:val="00FC06E2"/>
    <w:rsid w:val="00FC1C25"/>
    <w:rsid w:val="00FC2E07"/>
    <w:rsid w:val="00FC4AE6"/>
    <w:rsid w:val="00FC4D26"/>
    <w:rsid w:val="00FC5A7D"/>
    <w:rsid w:val="00FC700B"/>
    <w:rsid w:val="00FC7EB6"/>
    <w:rsid w:val="00FD305F"/>
    <w:rsid w:val="00FD4D2F"/>
    <w:rsid w:val="00FD53DA"/>
    <w:rsid w:val="00FD5849"/>
    <w:rsid w:val="00FD6321"/>
    <w:rsid w:val="00FD6548"/>
    <w:rsid w:val="00FD706E"/>
    <w:rsid w:val="00FE103A"/>
    <w:rsid w:val="00FE2BF3"/>
    <w:rsid w:val="00FE329D"/>
    <w:rsid w:val="00FE33FF"/>
    <w:rsid w:val="00FE39E4"/>
    <w:rsid w:val="00FE54EC"/>
    <w:rsid w:val="00FE55B7"/>
    <w:rsid w:val="00FE579B"/>
    <w:rsid w:val="00FE6704"/>
    <w:rsid w:val="00FE6A0A"/>
    <w:rsid w:val="00FE78BF"/>
    <w:rsid w:val="00FE7D90"/>
    <w:rsid w:val="00FE7F83"/>
    <w:rsid w:val="00FF37F7"/>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footer" Target="footer3.xml"/><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tiff"/><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33" Type="http://schemas.openxmlformats.org/officeDocument/2006/relationships/image" Target="media/image21.jpeg"/><Relationship Id="rId34" Type="http://schemas.openxmlformats.org/officeDocument/2006/relationships/image" Target="media/image22.jpeg"/><Relationship Id="rId35" Type="http://schemas.openxmlformats.org/officeDocument/2006/relationships/image" Target="media/image23.emf"/><Relationship Id="rId36" Type="http://schemas.openxmlformats.org/officeDocument/2006/relationships/image" Target="media/image24.jpeg"/><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fontTable" Target="fontTable.xml"/><Relationship Id="rId38" Type="http://schemas.microsoft.com/office/2011/relationships/people" Target="peop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973E5F5-2144-DD41-8A4C-C3B5D1C81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80</Pages>
  <Words>62548</Words>
  <Characters>356525</Characters>
  <Application>Microsoft Macintosh Word</Application>
  <DocSecurity>0</DocSecurity>
  <Lines>2971</Lines>
  <Paragraphs>8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8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402</cp:revision>
  <cp:lastPrinted>2017-07-15T15:14:00Z</cp:lastPrinted>
  <dcterms:created xsi:type="dcterms:W3CDTF">2017-07-15T15:14:00Z</dcterms:created>
  <dcterms:modified xsi:type="dcterms:W3CDTF">2017-07-18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